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2242" w:rsidRPr="00CF3310" w:rsidRDefault="00D668DC" w:rsidP="00620E2A">
      <w:pPr>
        <w:jc w:val="center"/>
        <w:rPr>
          <w:rFonts w:ascii="Times New Roman" w:hAnsi="Times New Roman" w:cs="Times New Roman"/>
          <w:b/>
          <w:sz w:val="24"/>
          <w:szCs w:val="24"/>
        </w:rPr>
      </w:pPr>
      <w:r w:rsidRPr="00CF3310">
        <w:rPr>
          <w:rFonts w:ascii="Times New Roman" w:hAnsi="Times New Roman" w:cs="Times New Roman"/>
          <w:b/>
          <w:sz w:val="24"/>
          <w:szCs w:val="24"/>
        </w:rPr>
        <w:t>SOCIAL BELIEFS AND STIGMATIZATION OF MENTALLY ILL CHRONIC MARIJUANA USERS IN VIHIGA COUNTY, KENYA</w:t>
      </w:r>
    </w:p>
    <w:p w:rsidR="00327A58" w:rsidRPr="00CF3310" w:rsidRDefault="00327A58" w:rsidP="00327A58">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 xml:space="preserve">ABSTRACT </w:t>
      </w:r>
    </w:p>
    <w:p w:rsidR="00327A58" w:rsidRPr="00CF3310" w:rsidRDefault="001F4468" w:rsidP="00A26A38">
      <w:pPr>
        <w:jc w:val="both"/>
        <w:rPr>
          <w:rFonts w:ascii="Times New Roman" w:hAnsi="Times New Roman" w:cs="Times New Roman"/>
          <w:i/>
          <w:sz w:val="24"/>
          <w:szCs w:val="24"/>
        </w:rPr>
      </w:pPr>
      <w:r w:rsidRPr="00CF3310">
        <w:rPr>
          <w:rFonts w:ascii="Times New Roman" w:hAnsi="Times New Roman" w:cs="Times New Roman"/>
          <w:i/>
          <w:sz w:val="24"/>
          <w:szCs w:val="24"/>
        </w:rPr>
        <w:t>Chronic abuse of marijuana leads to mental illness due to the psychotic influence of the drug on individuals. It ultimately results in s</w:t>
      </w:r>
      <w:r w:rsidR="00327A58" w:rsidRPr="00CF3310">
        <w:rPr>
          <w:rFonts w:ascii="Times New Roman" w:hAnsi="Times New Roman" w:cs="Times New Roman"/>
          <w:i/>
          <w:sz w:val="24"/>
          <w:szCs w:val="24"/>
        </w:rPr>
        <w:t>tigmatization of chronic mariju</w:t>
      </w:r>
      <w:r w:rsidR="0096567A" w:rsidRPr="00CF3310">
        <w:rPr>
          <w:rFonts w:ascii="Times New Roman" w:hAnsi="Times New Roman" w:cs="Times New Roman"/>
          <w:i/>
          <w:sz w:val="24"/>
          <w:szCs w:val="24"/>
        </w:rPr>
        <w:t>ana users who are mentally ill becoming</w:t>
      </w:r>
      <w:r w:rsidR="00327A58" w:rsidRPr="00CF3310">
        <w:rPr>
          <w:rFonts w:ascii="Times New Roman" w:hAnsi="Times New Roman" w:cs="Times New Roman"/>
          <w:i/>
          <w:sz w:val="24"/>
          <w:szCs w:val="24"/>
        </w:rPr>
        <w:t xml:space="preserve"> a common phenomenon in many of the global communities. </w:t>
      </w:r>
      <w:r w:rsidR="00AE1778" w:rsidRPr="00CF3310">
        <w:rPr>
          <w:rFonts w:ascii="Times New Roman" w:hAnsi="Times New Roman" w:cs="Times New Roman"/>
          <w:i/>
          <w:sz w:val="24"/>
          <w:szCs w:val="24"/>
        </w:rPr>
        <w:t xml:space="preserve">This study set out to </w:t>
      </w:r>
      <w:r w:rsidR="00A26A38" w:rsidRPr="00CF3310">
        <w:rPr>
          <w:rFonts w:ascii="Times New Roman" w:hAnsi="Times New Roman" w:cs="Times New Roman"/>
          <w:i/>
          <w:sz w:val="24"/>
          <w:szCs w:val="24"/>
        </w:rPr>
        <w:t>explore</w:t>
      </w:r>
      <w:r w:rsidR="00AE1778" w:rsidRPr="00CF3310">
        <w:rPr>
          <w:rFonts w:ascii="Times New Roman" w:hAnsi="Times New Roman" w:cs="Times New Roman"/>
          <w:i/>
          <w:sz w:val="24"/>
          <w:szCs w:val="24"/>
        </w:rPr>
        <w:t xml:space="preserve"> the beliefs that lead to their stigmatization and social exclusion</w:t>
      </w:r>
      <w:r w:rsidR="00FC6797" w:rsidRPr="00CF3310">
        <w:rPr>
          <w:rFonts w:ascii="Times New Roman" w:hAnsi="Times New Roman" w:cs="Times New Roman"/>
          <w:i/>
          <w:sz w:val="24"/>
          <w:szCs w:val="24"/>
        </w:rPr>
        <w:t xml:space="preserve"> of marijuana-induced mentally ill persons in the local communities of Vihiga County in western Kenya.</w:t>
      </w:r>
      <w:r w:rsidR="00A26A38" w:rsidRPr="00CF3310">
        <w:rPr>
          <w:rFonts w:ascii="Times New Roman" w:hAnsi="Times New Roman" w:cs="Times New Roman"/>
          <w:i/>
          <w:sz w:val="24"/>
          <w:szCs w:val="24"/>
        </w:rPr>
        <w:t xml:space="preserve"> The study was guided by the Social Learning Theory and used the qualitative case study design by focusing on Vihiga County. Data collection used Focused Group Discussions where 4 sessions were held each at Mbale town, Luanda market, Serem trading center and Cheptulu market center. Thematic analysis was used and emerging patterns of them</w:t>
      </w:r>
      <w:r w:rsidR="00C212E6" w:rsidRPr="00CF3310">
        <w:rPr>
          <w:rFonts w:ascii="Times New Roman" w:hAnsi="Times New Roman" w:cs="Times New Roman"/>
          <w:i/>
          <w:sz w:val="24"/>
          <w:szCs w:val="24"/>
        </w:rPr>
        <w:t>e</w:t>
      </w:r>
      <w:r w:rsidR="00A26A38" w:rsidRPr="00CF3310">
        <w:rPr>
          <w:rFonts w:ascii="Times New Roman" w:hAnsi="Times New Roman" w:cs="Times New Roman"/>
          <w:i/>
          <w:sz w:val="24"/>
          <w:szCs w:val="24"/>
        </w:rPr>
        <w:t xml:space="preserve">s were grouped together to form the key findings of the study. The results showed that stigmatization and isolation of marijuana-induced mentally ill people was associated with spiritual and supernatural interpretations, association with family shame, communal notion that these people were a danger to the society and unpredictable, were of poor moral grounding and also incapable or decision that are morally upright, they were in a state of irreversible condition of brain damage and were social failures. The study recommends undertaking awareness campaigns </w:t>
      </w:r>
      <w:r w:rsidR="00AC7E1E" w:rsidRPr="00CF3310">
        <w:rPr>
          <w:rFonts w:ascii="Times New Roman" w:hAnsi="Times New Roman" w:cs="Times New Roman"/>
          <w:i/>
          <w:sz w:val="24"/>
          <w:szCs w:val="24"/>
        </w:rPr>
        <w:t>to change negative communal perceptions of marijuana-induced mentally ill people to reduce the stigma and exclusion they face in the society.</w:t>
      </w:r>
    </w:p>
    <w:p w:rsidR="00D92242" w:rsidRPr="00CF3310" w:rsidRDefault="00F864F0" w:rsidP="00D92242">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 xml:space="preserve">INTRODUCTION </w:t>
      </w:r>
    </w:p>
    <w:p w:rsidR="00320DE7" w:rsidRPr="00CF3310" w:rsidRDefault="00320DE7" w:rsidP="0044340B">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People who are mentally ill face a lot of stigmatization for their condition </w:t>
      </w:r>
      <w:r w:rsidR="00071BC8" w:rsidRPr="00CF3310">
        <w:rPr>
          <w:rFonts w:ascii="Times New Roman" w:eastAsia="Times New Roman" w:hAnsi="Times New Roman" w:cs="Times New Roman"/>
          <w:sz w:val="24"/>
          <w:szCs w:val="24"/>
        </w:rPr>
        <w:t xml:space="preserve">and this is aggravated when they are associated to drugs and substance abuse practices in society. This is particularly worse for those individuals who are mentally ill and are constantly wondering and are known to highly linked to use of drugs and substances abusively </w:t>
      </w:r>
      <w:r w:rsidR="00071BC8" w:rsidRPr="00CF3310">
        <w:rPr>
          <w:rFonts w:ascii="Times New Roman" w:eastAsia="Times New Roman" w:hAnsi="Times New Roman" w:cs="Times New Roman"/>
          <w:sz w:val="24"/>
          <w:szCs w:val="24"/>
        </w:rPr>
        <w:fldChar w:fldCharType="begin"/>
      </w:r>
      <w:r w:rsidR="00071BC8" w:rsidRPr="00CF3310">
        <w:rPr>
          <w:rFonts w:ascii="Times New Roman" w:eastAsia="Times New Roman" w:hAnsi="Times New Roman" w:cs="Times New Roman"/>
          <w:sz w:val="24"/>
          <w:szCs w:val="24"/>
        </w:rPr>
        <w:instrText xml:space="preserve"> ADDIN ZOTERO_ITEM CSL_CITATION {"citationID":"B9dhAPmr","properties":{"unsorted":false,"formattedCitation":"(Nguata et al., 2024)","plainCitation":"(Nguata et al., 2024)","noteIndex":0},"citationItems":[{"id":252,"uris":["http://zotero.org/users/local/R7513p8Y/items/5DRPG5TB"],"itemData":{"id":252,"type":"article-journal","abstract":"BACKGROUND: Substance use is prevalent among people with mental health issues, and patients with psychosis are more likely to use and misuse substances than the general population. Despite extensive research on substance abuse among the general public in Kenya, there is a scarcity of data comparing substance use among people with and without psychosis. This study investigates the association between psychosis and various substances in Kenya.\nMETHODS: This study utilized data from the Neuro-GAP Psychosis Case-Control Study between April 2018 and December 2022. The KEMRI-Wellcome Trust Research Programme recruited participants from various sites in Kenya, including Kilifi County, Malindi Sub-County, Port Reitz and Coast General Provincial Hospitals, and Moi Teaching and Referral Hospital, as well as affiliated sites in Webuye, Kapenguria, Kitale, Kapsabet, and Iten Kakamega. The collected data included sociodemographic information, substance use, and clinical diagnosis. We used the summary measures of frequency (percentages) and median (interquartile range) to describe the categorical and continuous data, respectively. We examined the association between categorical variables related to psychosis using the chi-square test. Logistic regression models were used to assess the factors associated with the odds of substance use, considering all relevant sociodemographic variables.\nRESULTS: We assessed a total of 4,415 cases and 3,940 controls. Except for alcohol consumption (p-value=0.41), all forms of substance use showed statistically significant differences between the case and control groups. Cases had 16% higher odds of using any substance than controls (aOR: 1.16, 95%CI: 1.05-1.28, p=0.005). Moreover, males were 3.95 times more likely to use any substance than females (aOR:3.95; 95%CI: 3.43-4.56). All the categories of living arrangements were protective against substance use.\nCONCLUSION: The findings of this study suggest that psychotic illnesses are associated with an increased likelihood of using various substances. These findings are consistent with those of previous studies; however, it is crucial to investigate further the potential for reverse causality between psychosis and substance abuse using genetically informed methods.","container-title":"Frontiers in Psychiatry","DOI":"10.3389/fpsyt.2024.1301976","ISSN":"1664-0640","journalAbbreviation":"Front Psychiatry","language":"eng","page":"1301976","PMID":"38501084","PMCID":"PMC10945606","source":"PubMed","title":"Association between psychosis and substance use in Kenya. Findings from the NeuroGAP-Psychosis study","volume":"15","author":[{"family":"Nguata","given":"Monica"},{"family":"Orwa","given":"James"},{"family":"Kigen","given":"Gabriel"},{"family":"Kamaru","given":"Edith"},{"family":"Emonyi","given":"Wilfred"},{"family":"Kariuki","given":"Symon"},{"family":"Newton","given":"Charles"},{"family":"Ongeri","given":"Linnet"},{"family":"Mwende","given":"Rehema"},{"family":"Gichuru","given":"Stella"},{"family":"Atwoli","given":"Lukoye"}],"issued":{"date-parts":[["2024"]]}}}],"schema":"https://github.com/citation-style-language/schema/raw/master/csl-citation.json"} </w:instrText>
      </w:r>
      <w:r w:rsidR="00071BC8" w:rsidRPr="00CF3310">
        <w:rPr>
          <w:rFonts w:ascii="Times New Roman" w:eastAsia="Times New Roman" w:hAnsi="Times New Roman" w:cs="Times New Roman"/>
          <w:sz w:val="24"/>
          <w:szCs w:val="24"/>
        </w:rPr>
        <w:fldChar w:fldCharType="separate"/>
      </w:r>
      <w:r w:rsidR="00071BC8" w:rsidRPr="00CF3310">
        <w:rPr>
          <w:rFonts w:ascii="Times New Roman" w:hAnsi="Times New Roman" w:cs="Times New Roman"/>
          <w:sz w:val="24"/>
          <w:szCs w:val="24"/>
        </w:rPr>
        <w:t>(Nguata et al., 2024)</w:t>
      </w:r>
      <w:r w:rsidR="00071BC8" w:rsidRPr="00CF3310">
        <w:rPr>
          <w:rFonts w:ascii="Times New Roman" w:eastAsia="Times New Roman" w:hAnsi="Times New Roman" w:cs="Times New Roman"/>
          <w:sz w:val="24"/>
          <w:szCs w:val="24"/>
        </w:rPr>
        <w:fldChar w:fldCharType="end"/>
      </w:r>
      <w:r w:rsidR="00071BC8" w:rsidRPr="00CF3310">
        <w:rPr>
          <w:rFonts w:ascii="Times New Roman" w:eastAsia="Times New Roman" w:hAnsi="Times New Roman" w:cs="Times New Roman"/>
          <w:sz w:val="24"/>
          <w:szCs w:val="24"/>
        </w:rPr>
        <w:t xml:space="preserve">. </w:t>
      </w:r>
      <w:r w:rsidR="00997798" w:rsidRPr="00CF3310">
        <w:rPr>
          <w:rFonts w:ascii="Times New Roman" w:eastAsia="Times New Roman" w:hAnsi="Times New Roman" w:cs="Times New Roman"/>
          <w:sz w:val="24"/>
          <w:szCs w:val="24"/>
        </w:rPr>
        <w:t>R</w:t>
      </w:r>
      <w:r w:rsidR="0044340B" w:rsidRPr="00CF3310">
        <w:rPr>
          <w:rFonts w:ascii="Times New Roman" w:eastAsia="Times New Roman" w:hAnsi="Times New Roman" w:cs="Times New Roman"/>
          <w:sz w:val="24"/>
          <w:szCs w:val="24"/>
        </w:rPr>
        <w:t xml:space="preserve">esearchers note that from a global perspective, many societies internationally stigmatize mentally ill individuals and often link them to social deviancy and some instances, drug and substances abuse </w:t>
      </w:r>
      <w:r w:rsidR="0044340B" w:rsidRPr="00CF3310">
        <w:rPr>
          <w:rFonts w:ascii="Times New Roman" w:eastAsia="Times New Roman" w:hAnsi="Times New Roman" w:cs="Times New Roman"/>
          <w:sz w:val="24"/>
          <w:szCs w:val="24"/>
        </w:rPr>
        <w:fldChar w:fldCharType="begin"/>
      </w:r>
      <w:r w:rsidR="0044340B" w:rsidRPr="00CF3310">
        <w:rPr>
          <w:rFonts w:ascii="Times New Roman" w:eastAsia="Times New Roman" w:hAnsi="Times New Roman" w:cs="Times New Roman"/>
          <w:sz w:val="24"/>
          <w:szCs w:val="24"/>
        </w:rPr>
        <w:instrText xml:space="preserve"> ADDIN ZOTERO_ITEM CSL_CITATION {"citationID":"7U6I9HVb","properties":{"unsorted":false,"formattedCitation":"(El Hayek et al., 2024)","plainCitation":"(El Hayek et al., 2024)","noteIndex":0},"citationItems":[{"id":378,"uris":["http://zotero.org/users/local/R7513p8Y/items/VPH77S3T"],"itemData":{"id":378,"type":"article-journal","container-title":"Frontiers in Psychiatry","DOI":"10.3389/fpsyt.2024.1295818","ISSN":"1664-0640","journalAbbreviation":"Front Psychiatry","language":"eng","page":"1295818","PMID":"38362033","PMCID":"PMC10867215","source":"PubMed","title":"Stigma toward substance use disorders: a multinational perspective and call for action","title-short":"Stigma toward substance use disorders","volume":"15","author":[{"family":"El Hayek","given":"Samer"},{"family":"Foad","given":"Wael"},{"family":"Filippis","given":"Renato","non-dropping-particle":"de"},{"family":"Ghosh","given":"Abhishek"},{"family":"Koukach","given":"Nadine"},{"family":"Mahgoub Mohammed Khier","given":"Aala"},{"family":"Pant","given":"Sagun Ballav"},{"family":"Padilla","given":"Vanessa"},{"family":"Ramalho","given":"Rodrigo"},{"family":"Tolba","given":"Hossameldin"},{"family":"Shalbafan","given":"Mohammadreza"}],"issued":{"date-parts":[["2024"]]}}}],"schema":"https://github.com/citation-style-language/schema/raw/master/csl-citation.json"} </w:instrText>
      </w:r>
      <w:r w:rsidR="0044340B" w:rsidRPr="00CF3310">
        <w:rPr>
          <w:rFonts w:ascii="Times New Roman" w:eastAsia="Times New Roman" w:hAnsi="Times New Roman" w:cs="Times New Roman"/>
          <w:sz w:val="24"/>
          <w:szCs w:val="24"/>
        </w:rPr>
        <w:fldChar w:fldCharType="separate"/>
      </w:r>
      <w:r w:rsidR="0044340B" w:rsidRPr="00CF3310">
        <w:rPr>
          <w:rFonts w:ascii="Times New Roman" w:hAnsi="Times New Roman" w:cs="Times New Roman"/>
          <w:sz w:val="24"/>
          <w:szCs w:val="24"/>
        </w:rPr>
        <w:t>(El Hayek et al., 2024)</w:t>
      </w:r>
      <w:r w:rsidR="0044340B" w:rsidRPr="00CF3310">
        <w:rPr>
          <w:rFonts w:ascii="Times New Roman" w:eastAsia="Times New Roman" w:hAnsi="Times New Roman" w:cs="Times New Roman"/>
          <w:sz w:val="24"/>
          <w:szCs w:val="24"/>
        </w:rPr>
        <w:fldChar w:fldCharType="end"/>
      </w:r>
      <w:r w:rsidR="0044340B" w:rsidRPr="00CF3310">
        <w:rPr>
          <w:rFonts w:ascii="Times New Roman" w:eastAsia="Times New Roman" w:hAnsi="Times New Roman" w:cs="Times New Roman"/>
          <w:sz w:val="24"/>
          <w:szCs w:val="24"/>
        </w:rPr>
        <w:t xml:space="preserve">. </w:t>
      </w:r>
      <w:r w:rsidR="00624E93" w:rsidRPr="00CF3310">
        <w:rPr>
          <w:rFonts w:ascii="Times New Roman" w:eastAsia="Times New Roman" w:hAnsi="Times New Roman" w:cs="Times New Roman"/>
          <w:sz w:val="24"/>
          <w:szCs w:val="24"/>
        </w:rPr>
        <w:t>In many communities, mentally sick people are presumed to</w:t>
      </w:r>
      <w:r w:rsidR="00E5214C" w:rsidRPr="00CF3310">
        <w:rPr>
          <w:rFonts w:ascii="Times New Roman" w:eastAsia="Times New Roman" w:hAnsi="Times New Roman" w:cs="Times New Roman"/>
          <w:sz w:val="24"/>
          <w:szCs w:val="24"/>
        </w:rPr>
        <w:t xml:space="preserve"> be</w:t>
      </w:r>
      <w:r w:rsidR="00624E93" w:rsidRPr="00CF3310">
        <w:rPr>
          <w:rFonts w:ascii="Times New Roman" w:eastAsia="Times New Roman" w:hAnsi="Times New Roman" w:cs="Times New Roman"/>
          <w:sz w:val="24"/>
          <w:szCs w:val="24"/>
        </w:rPr>
        <w:t xml:space="preserve"> suffering from curses and witchcraft</w:t>
      </w:r>
      <w:r w:rsidR="009E17F9" w:rsidRPr="00CF3310">
        <w:rPr>
          <w:rFonts w:ascii="Times New Roman" w:eastAsia="Times New Roman" w:hAnsi="Times New Roman" w:cs="Times New Roman"/>
          <w:sz w:val="24"/>
          <w:szCs w:val="24"/>
        </w:rPr>
        <w:t xml:space="preserve"> </w:t>
      </w:r>
      <w:r w:rsidR="009E17F9" w:rsidRPr="00CF3310">
        <w:rPr>
          <w:rFonts w:ascii="Times New Roman" w:eastAsia="Times New Roman" w:hAnsi="Times New Roman" w:cs="Times New Roman"/>
          <w:sz w:val="24"/>
          <w:szCs w:val="24"/>
        </w:rPr>
        <w:fldChar w:fldCharType="begin"/>
      </w:r>
      <w:r w:rsidR="009E17F9" w:rsidRPr="00CF3310">
        <w:rPr>
          <w:rFonts w:ascii="Times New Roman" w:eastAsia="Times New Roman" w:hAnsi="Times New Roman" w:cs="Times New Roman"/>
          <w:sz w:val="24"/>
          <w:szCs w:val="24"/>
        </w:rPr>
        <w:instrText xml:space="preserve"> ADDIN ZOTERO_ITEM CSL_CITATION {"citationID":"9XCObUm6","properties":{"unsorted":false,"formattedCitation":"(Bwire, 2024)","plainCitation":"(Bwire, 2024)","noteIndex":0},"citationItems":[{"id":381,"uris":["http://zotero.org/users/local/R7513p8Y/items/IX7ABWQU"],"itemData":{"id":381,"type":"article-journal","abstract":"Mental Health as a condition has not been fully demystified and elaborated thoroughly. &amp;nbsp;In Africa, it is attributed to either curses, spiritual causes, witchcraft or some other cause due to their traditional worldview or belief systems, thus how they interpret phenomena, incidences, events and diseases included. This has led to rampant mental health cases as high as 25% of total population compared to other parts of the world. It could be factual that witchcraft and curses exist in Africa, but they are not the only causes of mental health. Proper understanding to expose the gaps is overdue. Therefore this study set out to debunk and demystify mental health by assessing reasons for limiting mental health to worldview causes and analyzing scientific and possible other causes/characteristics in Africa, prevention and healing of mental health. Mitigation of African world causes, interpretations and challenges provided multifaceted solutions to mental health today, such as clinical, psychological, cultural, and African worldview and beliefs notwithstanding. The purpose of this study is to establish why mental health is still attributed to curses and witchcraft despite modern scientific medical ways of treatment and why mental health is rampant and access to treatment not effective in Africa? The study used qualitative approaches to analyze library information: to collect and describe data, summarize, drew conclusions and recommendations made. The study found out that mental health is only skewed and shrouded in mystery and that it is a health condition like any other and not caused by curses or evil spirits, or witchcraft. It can be treated using conventional and other medical measures. Besides demystification and debunking, the revitalization of traditional methods alongside scientifically proven and conventional approaches to mental health is highly recommended in this paper.","container-title":"African Multidisciplinary Journal of Research","DOI":"10.71064/spu.amjr.9.2.321","ISSN":"2518-2986","issue":"2","journalAbbreviation":"AMJR","language":"en","page":"159-177","source":"journals.spu.ac.ke","title":"Debunking and Demystifying Mental Health in the Context of African World View Today","volume":"9","author":[{"family":"Bwire","given":"Peter J."}],"issued":{"date-parts":[["2024"]]}}}],"schema":"https://github.com/citation-style-language/schema/raw/master/csl-citation.json"} </w:instrText>
      </w:r>
      <w:r w:rsidR="009E17F9" w:rsidRPr="00CF3310">
        <w:rPr>
          <w:rFonts w:ascii="Times New Roman" w:eastAsia="Times New Roman" w:hAnsi="Times New Roman" w:cs="Times New Roman"/>
          <w:sz w:val="24"/>
          <w:szCs w:val="24"/>
        </w:rPr>
        <w:fldChar w:fldCharType="separate"/>
      </w:r>
      <w:r w:rsidR="009E17F9" w:rsidRPr="00CF3310">
        <w:rPr>
          <w:rFonts w:ascii="Times New Roman" w:hAnsi="Times New Roman" w:cs="Times New Roman"/>
          <w:sz w:val="24"/>
          <w:szCs w:val="24"/>
        </w:rPr>
        <w:t>(Bwire, 2024)</w:t>
      </w:r>
      <w:r w:rsidR="009E17F9" w:rsidRPr="00CF3310">
        <w:rPr>
          <w:rFonts w:ascii="Times New Roman" w:eastAsia="Times New Roman" w:hAnsi="Times New Roman" w:cs="Times New Roman"/>
          <w:sz w:val="24"/>
          <w:szCs w:val="24"/>
        </w:rPr>
        <w:fldChar w:fldCharType="end"/>
      </w:r>
      <w:r w:rsidR="00624E93" w:rsidRPr="00CF3310">
        <w:rPr>
          <w:rFonts w:ascii="Times New Roman" w:eastAsia="Times New Roman" w:hAnsi="Times New Roman" w:cs="Times New Roman"/>
          <w:sz w:val="24"/>
          <w:szCs w:val="24"/>
        </w:rPr>
        <w:t xml:space="preserve">. This is particularly associated with the African contexts, and some </w:t>
      </w:r>
      <w:r w:rsidR="00944011" w:rsidRPr="00CF3310">
        <w:rPr>
          <w:rFonts w:ascii="Times New Roman" w:eastAsia="Times New Roman" w:hAnsi="Times New Roman" w:cs="Times New Roman"/>
          <w:sz w:val="24"/>
          <w:szCs w:val="24"/>
        </w:rPr>
        <w:t>cases</w:t>
      </w:r>
      <w:r w:rsidR="00624E93" w:rsidRPr="00CF3310">
        <w:rPr>
          <w:rFonts w:ascii="Times New Roman" w:eastAsia="Times New Roman" w:hAnsi="Times New Roman" w:cs="Times New Roman"/>
          <w:sz w:val="24"/>
          <w:szCs w:val="24"/>
        </w:rPr>
        <w:t xml:space="preserve"> mental illness is linked to moral failures of the individual</w:t>
      </w:r>
      <w:r w:rsidR="009E17F9" w:rsidRPr="00CF3310">
        <w:rPr>
          <w:rFonts w:ascii="Times New Roman" w:eastAsia="Times New Roman" w:hAnsi="Times New Roman" w:cs="Times New Roman"/>
          <w:sz w:val="24"/>
          <w:szCs w:val="24"/>
        </w:rPr>
        <w:t xml:space="preserve"> </w:t>
      </w:r>
      <w:r w:rsidR="009E17F9" w:rsidRPr="00CF3310">
        <w:rPr>
          <w:rFonts w:ascii="Times New Roman" w:eastAsia="Times New Roman" w:hAnsi="Times New Roman" w:cs="Times New Roman"/>
          <w:sz w:val="24"/>
          <w:szCs w:val="24"/>
        </w:rPr>
        <w:fldChar w:fldCharType="begin"/>
      </w:r>
      <w:r w:rsidR="009E17F9" w:rsidRPr="00CF3310">
        <w:rPr>
          <w:rFonts w:ascii="Times New Roman" w:eastAsia="Times New Roman" w:hAnsi="Times New Roman" w:cs="Times New Roman"/>
          <w:sz w:val="24"/>
          <w:szCs w:val="24"/>
        </w:rPr>
        <w:instrText xml:space="preserve"> ADDIN ZOTERO_ITEM CSL_CITATION {"citationID":"cSRh1w2D","properties":{"unsorted":false,"formattedCitation":"(Gutema &amp; Mengstie, 2022)","plainCitation":"(Gutema &amp; Mengstie, 2022)","noteIndex":0},"citationItems":[{"id":383,"uris":["http://zotero.org/users/local/R7513p8Y/items/EMJXCR5U"],"itemData":{"id":383,"type":"article","abstract":"Traditional healers of the Berta community play important roles in the prevention, diagnosis, and treatment of patients who are with mental illness. The purpose of this study was to investigate the perceived causes of mental illness and their treatment methods used by the Berta community traditional healers. To achieve the intended objectives, seven well known traditional healers were selected using snowball sampling technique from the total Berta community. Data were collected using in-depth semi-structured one-to-one interviews, and they were analyzed by applying content analysis method. The findings of the study revealed that traditional healers of the Berta community detected mental illnesses through a detailed follow-up of a person’s behaviors/actions and his/her daily life activities. According to these traditional healers, curse/witchcraft, harsh social condition, hereditary, substance use,and food poising are considered as the main causes of mental illness. To treat mental illnesses caused by either of these causes, the traditional healers use traditional and religious books (Kitab), herbal medicine, and divination bones. These traditional healing way of identifying the causes, diagnosis methods and treatment options are culturally specific. This urges collaborative work and study between the modern mental illness treatment options and the indigenous healing mechanisms.","DOI":"10.21203/rs.3.rs-1242247/v1","note":"ISSN: 2693-5015","publisher":"Research Square","source":"Research Square","title":"Perceived causes of mental illness and treatment practices by Traditional Healers of the Berta Community in Assosa, Ethiopia","URL":"https://www.researchsquare.com/article/rs-1242247/v1","author":[{"family":"Gutema","given":"Boki Tolasa"},{"family":"Mengstie","given":"Missaye Mulatie"}],"accessed":{"date-parts":[["2026",5,30]]},"issued":{"date-parts":[["2022",1,24]]}}}],"schema":"https://github.com/citation-style-language/schema/raw/master/csl-citation.json"} </w:instrText>
      </w:r>
      <w:r w:rsidR="009E17F9" w:rsidRPr="00CF3310">
        <w:rPr>
          <w:rFonts w:ascii="Times New Roman" w:eastAsia="Times New Roman" w:hAnsi="Times New Roman" w:cs="Times New Roman"/>
          <w:sz w:val="24"/>
          <w:szCs w:val="24"/>
        </w:rPr>
        <w:fldChar w:fldCharType="separate"/>
      </w:r>
      <w:r w:rsidR="009E17F9" w:rsidRPr="00CF3310">
        <w:rPr>
          <w:rFonts w:ascii="Times New Roman" w:hAnsi="Times New Roman" w:cs="Times New Roman"/>
          <w:sz w:val="24"/>
          <w:szCs w:val="24"/>
        </w:rPr>
        <w:t>(Gutema &amp; Mengstie, 2022)</w:t>
      </w:r>
      <w:r w:rsidR="009E17F9" w:rsidRPr="00CF3310">
        <w:rPr>
          <w:rFonts w:ascii="Times New Roman" w:eastAsia="Times New Roman" w:hAnsi="Times New Roman" w:cs="Times New Roman"/>
          <w:sz w:val="24"/>
          <w:szCs w:val="24"/>
        </w:rPr>
        <w:fldChar w:fldCharType="end"/>
      </w:r>
      <w:r w:rsidR="009E17F9" w:rsidRPr="00CF3310">
        <w:rPr>
          <w:rFonts w:ascii="Times New Roman" w:eastAsia="Times New Roman" w:hAnsi="Times New Roman" w:cs="Times New Roman"/>
          <w:sz w:val="24"/>
          <w:szCs w:val="24"/>
        </w:rPr>
        <w:t xml:space="preserve">. </w:t>
      </w:r>
      <w:r w:rsidR="007A0417" w:rsidRPr="00CF3310">
        <w:rPr>
          <w:rFonts w:ascii="Times New Roman" w:eastAsia="Times New Roman" w:hAnsi="Times New Roman" w:cs="Times New Roman"/>
          <w:sz w:val="24"/>
          <w:szCs w:val="24"/>
        </w:rPr>
        <w:t xml:space="preserve">Furthermore, the issue of cultural stereotyping propagates </w:t>
      </w:r>
      <w:r w:rsidR="0092241A" w:rsidRPr="00CF3310">
        <w:rPr>
          <w:rFonts w:ascii="Times New Roman" w:eastAsia="Times New Roman" w:hAnsi="Times New Roman" w:cs="Times New Roman"/>
          <w:sz w:val="24"/>
          <w:szCs w:val="24"/>
        </w:rPr>
        <w:t>the beliefs that construct the stereotyping of mentally disposition</w:t>
      </w:r>
      <w:r w:rsidR="00ED3890" w:rsidRPr="00CF3310">
        <w:rPr>
          <w:rFonts w:ascii="Times New Roman" w:eastAsia="Times New Roman" w:hAnsi="Times New Roman" w:cs="Times New Roman"/>
          <w:sz w:val="24"/>
          <w:szCs w:val="24"/>
        </w:rPr>
        <w:t>ed</w:t>
      </w:r>
      <w:r w:rsidR="0092241A" w:rsidRPr="00CF3310">
        <w:rPr>
          <w:rFonts w:ascii="Times New Roman" w:eastAsia="Times New Roman" w:hAnsi="Times New Roman" w:cs="Times New Roman"/>
          <w:sz w:val="24"/>
          <w:szCs w:val="24"/>
        </w:rPr>
        <w:t xml:space="preserve"> individuals and leads to the</w:t>
      </w:r>
      <w:r w:rsidR="00ED3890" w:rsidRPr="00CF3310">
        <w:rPr>
          <w:rFonts w:ascii="Times New Roman" w:eastAsia="Times New Roman" w:hAnsi="Times New Roman" w:cs="Times New Roman"/>
          <w:sz w:val="24"/>
          <w:szCs w:val="24"/>
        </w:rPr>
        <w:t>ir</w:t>
      </w:r>
      <w:r w:rsidR="0092025D" w:rsidRPr="00CF3310">
        <w:rPr>
          <w:rFonts w:ascii="Times New Roman" w:eastAsia="Times New Roman" w:hAnsi="Times New Roman" w:cs="Times New Roman"/>
          <w:sz w:val="24"/>
          <w:szCs w:val="24"/>
        </w:rPr>
        <w:t xml:space="preserve"> social exclusion</w:t>
      </w:r>
      <w:r w:rsidR="00ED3890" w:rsidRPr="00CF3310">
        <w:rPr>
          <w:rFonts w:ascii="Times New Roman" w:eastAsia="Times New Roman" w:hAnsi="Times New Roman" w:cs="Times New Roman"/>
          <w:sz w:val="24"/>
          <w:szCs w:val="24"/>
        </w:rPr>
        <w:t xml:space="preserve">. Whipple et al. (XXXX) in their study concluded that </w:t>
      </w:r>
      <w:r w:rsidR="0092025D" w:rsidRPr="00CF3310">
        <w:rPr>
          <w:rFonts w:ascii="Times New Roman" w:eastAsia="Times New Roman" w:hAnsi="Times New Roman" w:cs="Times New Roman"/>
          <w:sz w:val="24"/>
          <w:szCs w:val="24"/>
        </w:rPr>
        <w:t xml:space="preserve">negative cultural perceptions ended up stigmatizing drug and substance abusers by labelling them as irresponsible, immoral and social deviant. </w:t>
      </w:r>
    </w:p>
    <w:p w:rsidR="0011107A" w:rsidRPr="00CF3310" w:rsidRDefault="00EA5D98" w:rsidP="00D65041">
      <w:pPr>
        <w:spacing w:before="100" w:beforeAutospacing="1" w:after="100" w:afterAutospacing="1" w:line="240" w:lineRule="auto"/>
        <w:jc w:val="both"/>
        <w:rPr>
          <w:rFonts w:ascii="Times New Roman" w:hAnsi="Times New Roman" w:cs="Times New Roman"/>
          <w:color w:val="212121"/>
          <w:sz w:val="24"/>
          <w:szCs w:val="24"/>
          <w:shd w:val="clear" w:color="auto" w:fill="FFFFFF"/>
        </w:rPr>
      </w:pPr>
      <w:r w:rsidRPr="00CF3310">
        <w:rPr>
          <w:rFonts w:ascii="Times New Roman" w:hAnsi="Times New Roman" w:cs="Times New Roman"/>
          <w:color w:val="212121"/>
          <w:sz w:val="24"/>
          <w:szCs w:val="24"/>
          <w:shd w:val="clear" w:color="auto" w:fill="FFFFFF"/>
        </w:rPr>
        <w:t xml:space="preserve">Globally, it is estimated that 4%B of the world’s population are regular users of marijuana which translates to about 229 million people </w:t>
      </w:r>
      <w:r w:rsidRPr="00CF3310">
        <w:rPr>
          <w:rFonts w:ascii="Times New Roman" w:hAnsi="Times New Roman" w:cs="Times New Roman"/>
          <w:color w:val="212121"/>
          <w:sz w:val="24"/>
          <w:szCs w:val="24"/>
          <w:shd w:val="clear" w:color="auto" w:fill="FFFFFF"/>
        </w:rPr>
        <w:fldChar w:fldCharType="begin"/>
      </w:r>
      <w:r w:rsidRPr="00CF3310">
        <w:rPr>
          <w:rFonts w:ascii="Times New Roman" w:hAnsi="Times New Roman" w:cs="Times New Roman"/>
          <w:color w:val="212121"/>
          <w:sz w:val="24"/>
          <w:szCs w:val="24"/>
          <w:shd w:val="clear" w:color="auto" w:fill="FFFFFF"/>
        </w:rPr>
        <w:instrText xml:space="preserve"> ADDIN ZOTERO_ITEM CSL_CITATION {"citationID":"uiOysg9o","properties":{"unsorted":false,"formattedCitation":"(Sanz-P\\uc0\\u233{}rez et al., 2026)","plainCitation":"(Sanz-Pérez et al., 2026)","noteIndex":0},"citationItems":[{"id":394,"uris":["http://zotero.org/users/local/R7513p8Y/items/EPV4CPJK"],"itemData":{"id":394,"type":"article-journal","abstract":"Cannabis is the most widely consumed illicit drug globally. In 2021, 46 % of countries identified cannabis as the predominant substance associated with drug abuse disorders, with 34 % indicating it as the primary cause for seeking treatment. Young individuals represent the largest consumer demographic, experiencing substantial negative health effects. Despite extensive research on its mental health impacts, many aspects remain unclear. This study examines cannabis use among young people including anxiety, depression, and suicidal behavior. Studies involving individuals aged 15–30 were included. Data sources included PubMed, Mendeley, Embase, WOS, CINAHL, and Scopus. After screening 6466 articles, 36 met the inclusion criteria, with 18 included in the meta-analysis. These studies were published between 2013 and 2025. The results indicated that the odds of depression were 51 % higher in young cannabis users (OR = 1.51, 95 %CI = 1.23–1.86), decreasing to 28 % after adjustment (aOR = 1.28, 95 %CI = 1.10–1.50). Anxiety showed a 58 % increase (OR = 1.58, 95 %CI = 1.15–2.15). For suicidal ideation, the increase ranged from 50 % in unadjusted models (OR = 1.50, 95 %CI = 1.05–2.14) to 65 % in adjusted models (aOR = 1.65 95 %CI = 1.40–1.93). Finally, the odds of suicide attempt were 87 % higher (OR = 1.87, 95 %CI = 1.25–2.80), remaining elevated at 80 % after adjustment (aOR = 1.80, 95 %CI = 1.30–2.49).","container-title":"Addictive Behaviors","DOI":"10.1016/j.addbeh.2025.108528","ISSN":"0306-4603","journalAbbreviation":"Addictive Behaviors","page":"108528","source":"ScienceDirect","title":"Growing Concerns: A systematic review and Meta-Analysis of cannabis use and mental health risks in youth","title-short":"Growing Concerns","volume":"172","author":[{"family":"Sanz-Pérez","given":"A."},{"family":"Serrano","given":"D. R."},{"family":"Fraguas-Sánchez","given":"A. I."},{"family":"Pardo","given":"M. C."},{"family":"Sánchez de León","given":"J. M. Ruiz"},{"family":"Estupiñá","given":"F. J."},{"family":"Pérez","given":"T."},{"family":"González-Burgos","given":"E."}],"issued":{"date-parts":[["2026",1,1]]}}}],"schema":"https://github.com/citation-style-language/schema/raw/master/csl-citation.json"} </w:instrText>
      </w:r>
      <w:r w:rsidRPr="00CF3310">
        <w:rPr>
          <w:rFonts w:ascii="Times New Roman" w:hAnsi="Times New Roman" w:cs="Times New Roman"/>
          <w:color w:val="212121"/>
          <w:sz w:val="24"/>
          <w:szCs w:val="24"/>
          <w:shd w:val="clear" w:color="auto" w:fill="FFFFFF"/>
        </w:rPr>
        <w:fldChar w:fldCharType="separate"/>
      </w:r>
      <w:r w:rsidRPr="00CF3310">
        <w:rPr>
          <w:rFonts w:ascii="Times New Roman" w:hAnsi="Times New Roman" w:cs="Times New Roman"/>
          <w:sz w:val="24"/>
          <w:szCs w:val="24"/>
        </w:rPr>
        <w:t>(Sanz-Pérez et al., 2026)</w:t>
      </w:r>
      <w:r w:rsidRPr="00CF3310">
        <w:rPr>
          <w:rFonts w:ascii="Times New Roman" w:hAnsi="Times New Roman" w:cs="Times New Roman"/>
          <w:color w:val="212121"/>
          <w:sz w:val="24"/>
          <w:szCs w:val="24"/>
          <w:shd w:val="clear" w:color="auto" w:fill="FFFFFF"/>
        </w:rPr>
        <w:fldChar w:fldCharType="end"/>
      </w:r>
      <w:r w:rsidRPr="00CF3310">
        <w:rPr>
          <w:rFonts w:ascii="Times New Roman" w:hAnsi="Times New Roman" w:cs="Times New Roman"/>
          <w:color w:val="212121"/>
          <w:sz w:val="24"/>
          <w:szCs w:val="24"/>
          <w:shd w:val="clear" w:color="auto" w:fill="FFFFFF"/>
        </w:rPr>
        <w:t xml:space="preserve">. According to Kitchen </w:t>
      </w:r>
      <w:r w:rsidRPr="00CF3310">
        <w:rPr>
          <w:rFonts w:ascii="Times New Roman" w:hAnsi="Times New Roman" w:cs="Times New Roman"/>
          <w:i/>
          <w:color w:val="212121"/>
          <w:sz w:val="24"/>
          <w:szCs w:val="24"/>
          <w:shd w:val="clear" w:color="auto" w:fill="FFFFFF"/>
        </w:rPr>
        <w:t>et al.</w:t>
      </w:r>
      <w:r w:rsidRPr="00CF3310">
        <w:rPr>
          <w:rFonts w:ascii="Times New Roman" w:hAnsi="Times New Roman" w:cs="Times New Roman"/>
          <w:color w:val="212121"/>
          <w:sz w:val="24"/>
          <w:szCs w:val="24"/>
          <w:shd w:val="clear" w:color="auto" w:fill="FFFFFF"/>
        </w:rPr>
        <w:t xml:space="preserve"> (2022)</w:t>
      </w:r>
      <w:r w:rsidR="0092025D" w:rsidRPr="00CF3310">
        <w:rPr>
          <w:rFonts w:ascii="Times New Roman" w:hAnsi="Times New Roman" w:cs="Times New Roman"/>
          <w:color w:val="212121"/>
          <w:sz w:val="24"/>
          <w:szCs w:val="24"/>
          <w:shd w:val="clear" w:color="auto" w:fill="FFFFFF"/>
        </w:rPr>
        <w:t xml:space="preserve">, marijuana is cited as the most commonly used illegal </w:t>
      </w:r>
      <w:r w:rsidRPr="00CF3310">
        <w:rPr>
          <w:rFonts w:ascii="Times New Roman" w:hAnsi="Times New Roman" w:cs="Times New Roman"/>
          <w:color w:val="212121"/>
          <w:sz w:val="24"/>
          <w:szCs w:val="24"/>
          <w:shd w:val="clear" w:color="auto" w:fill="FFFFFF"/>
        </w:rPr>
        <w:t xml:space="preserve">drug </w:t>
      </w:r>
      <w:r w:rsidR="0092025D" w:rsidRPr="00CF3310">
        <w:rPr>
          <w:rFonts w:ascii="Times New Roman" w:hAnsi="Times New Roman" w:cs="Times New Roman"/>
          <w:color w:val="212121"/>
          <w:sz w:val="24"/>
          <w:szCs w:val="24"/>
          <w:shd w:val="clear" w:color="auto" w:fill="FFFFFF"/>
        </w:rPr>
        <w:t>substance which is enhanced by it</w:t>
      </w:r>
      <w:r w:rsidRPr="00CF3310">
        <w:rPr>
          <w:rFonts w:ascii="Times New Roman" w:hAnsi="Times New Roman" w:cs="Times New Roman"/>
          <w:color w:val="212121"/>
          <w:sz w:val="24"/>
          <w:szCs w:val="24"/>
          <w:shd w:val="clear" w:color="auto" w:fill="FFFFFF"/>
        </w:rPr>
        <w:t>s</w:t>
      </w:r>
      <w:r w:rsidR="0092025D" w:rsidRPr="00CF3310">
        <w:rPr>
          <w:rFonts w:ascii="Times New Roman" w:hAnsi="Times New Roman" w:cs="Times New Roman"/>
          <w:color w:val="212121"/>
          <w:sz w:val="24"/>
          <w:szCs w:val="24"/>
          <w:shd w:val="clear" w:color="auto" w:fill="FFFFFF"/>
        </w:rPr>
        <w:t xml:space="preserve"> ubiquity in African countries. The use of the drug is tied to economic, sociocultural, medicinal, and political reasons </w:t>
      </w:r>
      <w:r w:rsidR="006A324A" w:rsidRPr="00CF3310">
        <w:rPr>
          <w:rFonts w:ascii="Times New Roman" w:hAnsi="Times New Roman" w:cs="Times New Roman"/>
          <w:color w:val="212121"/>
          <w:sz w:val="24"/>
          <w:szCs w:val="24"/>
          <w:shd w:val="clear" w:color="auto" w:fill="FFFFFF"/>
        </w:rPr>
        <w:t xml:space="preserve">where almost 33% of the global marijuana consumers are in Africa </w:t>
      </w:r>
      <w:r w:rsidR="006A324A" w:rsidRPr="00CF3310">
        <w:rPr>
          <w:rFonts w:ascii="Times New Roman" w:hAnsi="Times New Roman" w:cs="Times New Roman"/>
          <w:color w:val="212121"/>
          <w:sz w:val="24"/>
          <w:szCs w:val="24"/>
          <w:shd w:val="clear" w:color="auto" w:fill="FFFFFF"/>
        </w:rPr>
        <w:fldChar w:fldCharType="begin"/>
      </w:r>
      <w:r w:rsidR="006A324A" w:rsidRPr="00CF3310">
        <w:rPr>
          <w:rFonts w:ascii="Times New Roman" w:hAnsi="Times New Roman" w:cs="Times New Roman"/>
          <w:color w:val="212121"/>
          <w:sz w:val="24"/>
          <w:szCs w:val="24"/>
          <w:shd w:val="clear" w:color="auto" w:fill="FFFFFF"/>
        </w:rPr>
        <w:instrText xml:space="preserve"> ADDIN ZOTERO_ITEM CSL_CITATION {"citationID":"nhrRasa5","properties":{"unsorted":false,"formattedCitation":"(Kitchen et al., 2022)","plainCitation":"(Kitchen et al., 2022)","noteIndex":0},"citationItems":[{"id":387,"uris":["http://zotero.org/users/local/R7513p8Y/items/6Q3SNQ86"],"itemData":{"id":387,"type":"article-journal","container-title":"Cannabis and Cannbinoid Research","DOI":"10.1089/can.2021.0110","issue":"7","page":"239-261","title":"Status and Impacts of Recreational and Medicinal Cannabis Policies in Africa: A Systematic Review and Thematic Analysis of Published and “Gray” Literature","volume":"6","author":[{"family":"Kitchen","given":"Chenai"},{"family":"Kabba","given":"John Alimamy"},{"family":"Fang","given":"Yu"}],"issued":{"date-parts":[["2022"]]}}}],"schema":"https://github.com/citation-style-language/schema/raw/master/csl-citation.json"} </w:instrText>
      </w:r>
      <w:r w:rsidR="006A324A" w:rsidRPr="00CF3310">
        <w:rPr>
          <w:rFonts w:ascii="Times New Roman" w:hAnsi="Times New Roman" w:cs="Times New Roman"/>
          <w:color w:val="212121"/>
          <w:sz w:val="24"/>
          <w:szCs w:val="24"/>
          <w:shd w:val="clear" w:color="auto" w:fill="FFFFFF"/>
        </w:rPr>
        <w:fldChar w:fldCharType="separate"/>
      </w:r>
      <w:r w:rsidR="006A324A" w:rsidRPr="00CF3310">
        <w:rPr>
          <w:rFonts w:ascii="Times New Roman" w:hAnsi="Times New Roman" w:cs="Times New Roman"/>
          <w:sz w:val="24"/>
          <w:szCs w:val="24"/>
        </w:rPr>
        <w:t>(Kitchen et al., 2022)</w:t>
      </w:r>
      <w:r w:rsidR="006A324A" w:rsidRPr="00CF3310">
        <w:rPr>
          <w:rFonts w:ascii="Times New Roman" w:hAnsi="Times New Roman" w:cs="Times New Roman"/>
          <w:color w:val="212121"/>
          <w:sz w:val="24"/>
          <w:szCs w:val="24"/>
          <w:shd w:val="clear" w:color="auto" w:fill="FFFFFF"/>
        </w:rPr>
        <w:fldChar w:fldCharType="end"/>
      </w:r>
      <w:r w:rsidR="006A324A" w:rsidRPr="00CF3310">
        <w:rPr>
          <w:rFonts w:ascii="Times New Roman" w:hAnsi="Times New Roman" w:cs="Times New Roman"/>
          <w:color w:val="212121"/>
          <w:sz w:val="24"/>
          <w:szCs w:val="24"/>
          <w:shd w:val="clear" w:color="auto" w:fill="FFFFFF"/>
        </w:rPr>
        <w:t>.</w:t>
      </w:r>
    </w:p>
    <w:p w:rsidR="0092025D" w:rsidRPr="00CF3310" w:rsidRDefault="006A324A" w:rsidP="00D65041">
      <w:pPr>
        <w:spacing w:before="100" w:beforeAutospacing="1" w:after="100" w:afterAutospacing="1" w:line="240" w:lineRule="auto"/>
        <w:jc w:val="both"/>
        <w:rPr>
          <w:rFonts w:ascii="Times New Roman" w:hAnsi="Times New Roman" w:cs="Times New Roman"/>
          <w:sz w:val="24"/>
          <w:szCs w:val="24"/>
        </w:rPr>
      </w:pPr>
      <w:r w:rsidRPr="00CF3310">
        <w:rPr>
          <w:rFonts w:ascii="Times New Roman" w:hAnsi="Times New Roman" w:cs="Times New Roman"/>
          <w:color w:val="212121"/>
          <w:sz w:val="24"/>
          <w:szCs w:val="24"/>
          <w:shd w:val="clear" w:color="auto" w:fill="FFFFFF"/>
        </w:rPr>
        <w:lastRenderedPageBreak/>
        <w:t xml:space="preserve"> </w:t>
      </w:r>
      <w:r w:rsidR="00D65041" w:rsidRPr="00CF3310">
        <w:rPr>
          <w:rFonts w:ascii="Times New Roman" w:hAnsi="Times New Roman" w:cs="Times New Roman"/>
          <w:color w:val="212121"/>
          <w:sz w:val="24"/>
          <w:szCs w:val="24"/>
          <w:shd w:val="clear" w:color="auto" w:fill="FFFFFF"/>
        </w:rPr>
        <w:t>In Africa, the farming of the marijuana is illegal yet many do it to earn a livelihood from it in many countries</w:t>
      </w:r>
      <w:r w:rsidR="00EA5D98" w:rsidRPr="00CF3310">
        <w:rPr>
          <w:rFonts w:ascii="Times New Roman" w:hAnsi="Times New Roman" w:cs="Times New Roman"/>
          <w:color w:val="212121"/>
          <w:sz w:val="24"/>
          <w:szCs w:val="24"/>
          <w:shd w:val="clear" w:color="auto" w:fill="FFFFFF"/>
        </w:rPr>
        <w:t xml:space="preserve"> </w:t>
      </w:r>
      <w:r w:rsidR="00EA5D98" w:rsidRPr="00CF3310">
        <w:rPr>
          <w:rFonts w:ascii="Times New Roman" w:hAnsi="Times New Roman" w:cs="Times New Roman"/>
          <w:color w:val="212121"/>
          <w:sz w:val="24"/>
          <w:szCs w:val="24"/>
          <w:shd w:val="clear" w:color="auto" w:fill="FFFFFF"/>
        </w:rPr>
        <w:fldChar w:fldCharType="begin"/>
      </w:r>
      <w:r w:rsidR="00EA5D98" w:rsidRPr="00CF3310">
        <w:rPr>
          <w:rFonts w:ascii="Times New Roman" w:hAnsi="Times New Roman" w:cs="Times New Roman"/>
          <w:color w:val="212121"/>
          <w:sz w:val="24"/>
          <w:szCs w:val="24"/>
          <w:shd w:val="clear" w:color="auto" w:fill="FFFFFF"/>
        </w:rPr>
        <w:instrText xml:space="preserve"> ADDIN ZOTERO_ITEM CSL_CITATION {"citationID":"4k52nuLZ","properties":{"unsorted":false,"formattedCitation":"(Adebisi &amp; Quazeem Olaoye, 2022; Carrier &amp; Omenya, 2026)","plainCitation":"(Adebisi &amp; Quazeem Olaoye, 2022; Carrier &amp; Omenya, 2026)","noteIndex":0},"citationItems":[{"id":389,"uris":["http://zotero.org/users/local/R7513p8Y/items/77I6UC7M"],"itemData":{"id":389,"type":"article-journal","abstract":"Cannabis is indigenous to many African countries. Despite this, the legalization of cannabis for industrial, medical, and economic purposes is not uniform. However, there is a growing interest in cannabis use for medical purposes in Africa. Pharmacists are best equipped to provide clinical advice and oversight in the safe management, production, and dispensing of medical cannabis on the continent. In this article, we share our perception as pharmacists regarding the medical use of cannabis and the possible roles of pharmacists in maximizing its use in Africa.","container-title":"Innovations in Pharmacy","DOI":"10.24926/iip.v13i1.4430","ISSN":"2155-0417","issue":"1","journalAbbreviation":"Innov Pharm","page":"10.24926/iip.v13i1.4430","PMID":"36304681","PMCID":"PMC9598981","source":"PubMed Central","title":"Medical Use of Cannabis in Africa: The Pharmacists’ Perspective","title-short":"Medical Use of Cannabis in Africa","volume":"13","author":[{"family":"Adebisi","given":"Yusuff Adebayo"},{"family":"Quazeem Olaoye","given":"Damilola"}],"issued":{"date-parts":[["2022",4,2]]}}},{"id":392,"uris":["http://zotero.org/users/local/R7513p8Y/items/TXVMHEN2"],"itemData":{"id":392,"type":"article-journal","abstract":"Background\nWhile the drug livelihoods literature in Africa and the Global South focuses primarily on rural livelihoods, understanding how drugs fit into urban economies is important in urbanising contexts where formal / licit opportunities are scarce. This article contributes to the drug livelihoods literature through a study of this urban dimension in Africa. It uses conceptual lenses of precarity, informality and everyday corruption, themes prominent in the urban Africa literature.\nMethods\nThis article draws on anthropological research consisting of individual and focus group interviews with 34 research participants (including 21 urban traders), and participant observation in various towns and cities.\nFindings\nTraders find cannabis trade accessible and profitable. Some invest earnings in other activities and for paying school fees and other necessities. Traders highlight how dealing with police is their key challenge. However, the trade operates relatively openly as traders form relationships with police and mitigate risks through bribes.\nDiscussion\nCannabis is a relatively reliable commodity in urban Kenya. Its trade is accessible for those lacking alternatives and depends on informal regulation through relations built on trust, a key conceptual focus of the informal economy literature. Its value is supported by illegality, making it profitable compared to other informal economic activity. Its risks are real but can be managed in a country where law is often a terrain of negotiation and corruption an everyday phenomenon.\nConclusion\nAs an important commodity in Kenya’s towns and cities, cannabis’ urban livelihoods should be considered alongside rural ones in discussions of cannabis policy futures.","container-title":"International Journal of Drug Policy","DOI":"10.1016/j.drugpo.2026.105194","ISSN":"0955-3959","journalAbbreviation":"International Journal of Drug Policy","page":"105194","source":"ScienceDirect","title":"Cannabis and urban livelihoods: Illicit opportunities in Kenya's towns and cities","title-short":"Cannabis and urban livelihoods","volume":"150","author":[{"family":"Carrier","given":"Neil"},{"family":"Omenya","given":"Gordon"}],"issued":{"date-parts":[["2026",4,1]]}}}],"schema":"https://github.com/citation-style-language/schema/raw/master/csl-citation.json"} </w:instrText>
      </w:r>
      <w:r w:rsidR="00EA5D98" w:rsidRPr="00CF3310">
        <w:rPr>
          <w:rFonts w:ascii="Times New Roman" w:hAnsi="Times New Roman" w:cs="Times New Roman"/>
          <w:color w:val="212121"/>
          <w:sz w:val="24"/>
          <w:szCs w:val="24"/>
          <w:shd w:val="clear" w:color="auto" w:fill="FFFFFF"/>
        </w:rPr>
        <w:fldChar w:fldCharType="separate"/>
      </w:r>
      <w:r w:rsidR="00EA5D98" w:rsidRPr="00CF3310">
        <w:rPr>
          <w:rFonts w:ascii="Times New Roman" w:hAnsi="Times New Roman" w:cs="Times New Roman"/>
          <w:sz w:val="24"/>
          <w:szCs w:val="24"/>
        </w:rPr>
        <w:t>(Adebisi &amp; Quazeem Olaoye, 2022; Carrier &amp; Omenya, 2026)</w:t>
      </w:r>
      <w:r w:rsidR="00EA5D98" w:rsidRPr="00CF3310">
        <w:rPr>
          <w:rFonts w:ascii="Times New Roman" w:hAnsi="Times New Roman" w:cs="Times New Roman"/>
          <w:color w:val="212121"/>
          <w:sz w:val="24"/>
          <w:szCs w:val="24"/>
          <w:shd w:val="clear" w:color="auto" w:fill="FFFFFF"/>
        </w:rPr>
        <w:fldChar w:fldCharType="end"/>
      </w:r>
      <w:r w:rsidR="003137D4" w:rsidRPr="00CF3310">
        <w:rPr>
          <w:rFonts w:ascii="Times New Roman" w:hAnsi="Times New Roman" w:cs="Times New Roman"/>
          <w:color w:val="212121"/>
          <w:sz w:val="24"/>
          <w:szCs w:val="24"/>
          <w:shd w:val="clear" w:color="auto" w:fill="FFFFFF"/>
        </w:rPr>
        <w:t xml:space="preserve">. </w:t>
      </w:r>
      <w:r w:rsidR="00327A58" w:rsidRPr="00CF3310">
        <w:rPr>
          <w:rFonts w:ascii="Times New Roman" w:hAnsi="Times New Roman" w:cs="Times New Roman"/>
          <w:color w:val="212121"/>
          <w:sz w:val="24"/>
          <w:szCs w:val="24"/>
          <w:shd w:val="clear" w:color="auto" w:fill="FFFFFF"/>
        </w:rPr>
        <w:t xml:space="preserve">This farming produces the marijuana that is abused on the continent. </w:t>
      </w:r>
      <w:r w:rsidR="003137D4" w:rsidRPr="00CF3310">
        <w:rPr>
          <w:rFonts w:ascii="Times New Roman" w:hAnsi="Times New Roman" w:cs="Times New Roman"/>
          <w:color w:val="212121"/>
          <w:sz w:val="24"/>
          <w:szCs w:val="24"/>
          <w:shd w:val="clear" w:color="auto" w:fill="FFFFFF"/>
        </w:rPr>
        <w:t xml:space="preserve">According to </w:t>
      </w:r>
      <w:r w:rsidR="003137D4" w:rsidRPr="00CF3310">
        <w:rPr>
          <w:rStyle w:val="text"/>
          <w:rFonts w:ascii="Times New Roman" w:hAnsi="Times New Roman" w:cs="Times New Roman"/>
          <w:color w:val="1F1F1F"/>
          <w:sz w:val="24"/>
          <w:szCs w:val="24"/>
        </w:rPr>
        <w:t xml:space="preserve">Sanz-Pérez et al. (2026), </w:t>
      </w:r>
      <w:r w:rsidR="003137D4" w:rsidRPr="00CF3310">
        <w:rPr>
          <w:rFonts w:ascii="Times New Roman" w:hAnsi="Times New Roman" w:cs="Times New Roman"/>
          <w:color w:val="1F1F1F"/>
          <w:sz w:val="24"/>
          <w:szCs w:val="24"/>
        </w:rPr>
        <w:t xml:space="preserve">people who started </w:t>
      </w:r>
      <w:r w:rsidR="00297ABD" w:rsidRPr="00CF3310">
        <w:rPr>
          <w:rFonts w:ascii="Times New Roman" w:hAnsi="Times New Roman" w:cs="Times New Roman"/>
          <w:color w:val="1F1F1F"/>
          <w:sz w:val="24"/>
          <w:szCs w:val="24"/>
        </w:rPr>
        <w:t xml:space="preserve">abusing marijuana in their childhood are likely to develop serious depression, have suicidal ideation, and anxieties in their adulthood life. </w:t>
      </w:r>
      <w:r w:rsidR="001133F7" w:rsidRPr="00CF3310">
        <w:rPr>
          <w:rFonts w:ascii="Times New Roman" w:hAnsi="Times New Roman" w:cs="Times New Roman"/>
          <w:color w:val="1F1F1F"/>
          <w:sz w:val="24"/>
          <w:szCs w:val="24"/>
        </w:rPr>
        <w:t>Furthermore, chronic abuse of marijuana leads to mental health challenges particularly when individuals are exposed to frequent high concentrations of THC during the adolescence and childhood, increasing the propensity of developing cannabis-induced psychosis</w:t>
      </w:r>
      <w:r w:rsidR="00C41883" w:rsidRPr="00CF3310">
        <w:rPr>
          <w:rFonts w:ascii="Times New Roman" w:hAnsi="Times New Roman" w:cs="Times New Roman"/>
          <w:color w:val="1F1F1F"/>
          <w:sz w:val="24"/>
          <w:szCs w:val="24"/>
        </w:rPr>
        <w:t xml:space="preserve"> </w:t>
      </w:r>
      <w:r w:rsidR="00C41883" w:rsidRPr="00CF3310">
        <w:rPr>
          <w:rFonts w:ascii="Times New Roman" w:hAnsi="Times New Roman" w:cs="Times New Roman"/>
          <w:color w:val="1F1F1F"/>
          <w:sz w:val="24"/>
          <w:szCs w:val="24"/>
        </w:rPr>
        <w:fldChar w:fldCharType="begin"/>
      </w:r>
      <w:r w:rsidR="00C41883" w:rsidRPr="00CF3310">
        <w:rPr>
          <w:rFonts w:ascii="Times New Roman" w:hAnsi="Times New Roman" w:cs="Times New Roman"/>
          <w:color w:val="1F1F1F"/>
          <w:sz w:val="24"/>
          <w:szCs w:val="24"/>
        </w:rPr>
        <w:instrText xml:space="preserve"> ADDIN ZOTERO_ITEM CSL_CITATION {"citationID":"yXvfOoaT","properties":{"unsorted":false,"formattedCitation":"(Bhangu et al., 2025; Li &amp; Tao, 2025)","plainCitation":"(Bhangu et al., 2025; Li &amp; Tao, 2025)","noteIndex":0},"citationItems":[{"id":404,"uris":["http://zotero.org/users/local/R7513p8Y/items/EWACCCY6"],"itemData":{"id":404,"type":"article-journal","abstract":"As cannabis legalization expands across the United States, its use among adolescents remains a pressing public health concern. This analytic essay analyzes the current prevalence, patterns, and consequences of cannabis use in adolescents. While legalization has not substantially increased adolescent use, it has contributed to normalization and greater access, ultimately lowering perceived risk and complicating prevention efforts. Increasing product potency and diversified consumption methods (e.g., vaping, dabbing, edibles) add to these challenges. Adolescent cannabis use is associated with adverse outcomes in brain development, mental health, and physical health including its effects on the gastrointestinal, cardiovascular, respiratory and endocrine systems of body. Cannabis Use Disorder (CUD) is underdiagnosed and undertreated in youth, with no FDA-approved pharmacological treatments. Psychosocial interventions such as contingency management and cognitive behavioral therapy (CBT) show modest efficacy, particularly when involving families. This paper highlights the urgent need for targeted education, policy measures, and accessible evidence-based interventions specifically tailored to adolescent populations to address the evolving challenges of cannabis use and its long-term consequences.","container-title":"Delaware Journal of Public Health","DOI":"10.32481/djph.2025.09.03","ISSN":"2639-6378","issue":"3","journalAbbreviation":"Dela J Public Health","page":"6-13","PMID":"41035729","PMCID":"PMC12483347","source":"PubMed Central","title":"Cannabis Use in Adolescents","volume":"11","author":[{"family":"Bhangu","given":"Gurkirat K."},{"family":"Singh","given":"Aakanksha"},{"family":"Shah","given":"Avni"},{"family":"Malhi","given":"Narpinder"}],"issued":{"date-parts":[["2025",9,26]]}}},{"id":402,"uris":["http://zotero.org/users/local/R7513p8Y/items/SMYCHENF"],"itemData":{"id":402,"type":"article-journal","abstract":"Adolescence is an immature but adventurous time period of exploration. Due to rapid developments of the brain with unbalanced release of neurotransmitters, adolescents are prone to impulsivity that may carry out potentially dangerous behaviors. According to the Centers for Disease Control and Prevention, more than one-third of high school students have reported the use of cannabis or marijuana in 2019, and the trend has not declined since. Previous studies have shown that cannabis not only affects cognitive and social behaviors, but also produces psychological responses to stress. In this review, we have summarized recent studies on cannabis-produced effects during the unique period of adolescent development, and we have also briefly discussed the legalization of cannabis. Though there are slight differences between cannabis and marijuana, the major active component of them is tetrahydrocannabinol. We have used the term “cannabis” in this review. Cannabis use in adolescents causes structural and functional changes in the brain, increasing the probability of depression, which is also associated with other illicit substance use, and impairs education achievement. Given that cannabis use can cause detrimental harm to adolescents, it is suggested that adolescents should generally avoid using cannabis in a recreational manner. More preclinical and clinical studies are needed to provide detailed information for evidence-based decisions.","container-title":"Current Drug Research Reviews","DOI":"10.2174/0125899775273727231224185028","ISSN":"2589-9775","issue":"2","journalAbbreviation":"Curr Drug Res Rev","page":"160-169","PMID":"40761110","PMCID":"PMC12376134","source":"PubMed Central","title":"Effects of Cannabis Exposure on Adolescent Health and Development: A Narrative Review","title-short":"Effects of Cannabis Exposure on Adolescent Health and Development","volume":"17","author":[{"family":"Li","given":"Ruixuan"},{"family":"Tao","given":"Feng"}],"issued":{"date-parts":[["2025"]]}}}],"schema":"https://github.com/citation-style-language/schema/raw/master/csl-citation.json"} </w:instrText>
      </w:r>
      <w:r w:rsidR="00C41883" w:rsidRPr="00CF3310">
        <w:rPr>
          <w:rFonts w:ascii="Times New Roman" w:hAnsi="Times New Roman" w:cs="Times New Roman"/>
          <w:color w:val="1F1F1F"/>
          <w:sz w:val="24"/>
          <w:szCs w:val="24"/>
        </w:rPr>
        <w:fldChar w:fldCharType="separate"/>
      </w:r>
      <w:r w:rsidR="00C41883" w:rsidRPr="00CF3310">
        <w:rPr>
          <w:rFonts w:ascii="Times New Roman" w:hAnsi="Times New Roman" w:cs="Times New Roman"/>
          <w:sz w:val="24"/>
          <w:szCs w:val="24"/>
        </w:rPr>
        <w:t>(Bhangu et al., 2025; Li &amp; Tao, 2025)</w:t>
      </w:r>
      <w:r w:rsidR="00C41883" w:rsidRPr="00CF3310">
        <w:rPr>
          <w:rFonts w:ascii="Times New Roman" w:hAnsi="Times New Roman" w:cs="Times New Roman"/>
          <w:color w:val="1F1F1F"/>
          <w:sz w:val="24"/>
          <w:szCs w:val="24"/>
        </w:rPr>
        <w:fldChar w:fldCharType="end"/>
      </w:r>
      <w:r w:rsidR="001133F7" w:rsidRPr="00CF3310">
        <w:rPr>
          <w:rFonts w:ascii="Times New Roman" w:hAnsi="Times New Roman" w:cs="Times New Roman"/>
          <w:color w:val="1F1F1F"/>
          <w:sz w:val="24"/>
          <w:szCs w:val="24"/>
        </w:rPr>
        <w:t xml:space="preserve">. Other studies show that marijuana use may be a catalyst for early occurrence of schizophrenia while compounds mood </w:t>
      </w:r>
      <w:r w:rsidR="003F7763" w:rsidRPr="00CF3310">
        <w:rPr>
          <w:rFonts w:ascii="Times New Roman" w:hAnsi="Times New Roman" w:cs="Times New Roman"/>
          <w:color w:val="1F1F1F"/>
          <w:sz w:val="24"/>
          <w:szCs w:val="24"/>
        </w:rPr>
        <w:t>disorders</w:t>
      </w:r>
      <w:r w:rsidR="001133F7" w:rsidRPr="00CF3310">
        <w:rPr>
          <w:rFonts w:ascii="Times New Roman" w:hAnsi="Times New Roman" w:cs="Times New Roman"/>
          <w:color w:val="1F1F1F"/>
          <w:sz w:val="24"/>
          <w:szCs w:val="24"/>
        </w:rPr>
        <w:t xml:space="preserve"> like bipolar disorder and depression </w:t>
      </w:r>
      <w:r w:rsidR="001133F7" w:rsidRPr="00CF3310">
        <w:rPr>
          <w:rFonts w:ascii="Times New Roman" w:hAnsi="Times New Roman" w:cs="Times New Roman"/>
          <w:color w:val="1F1F1F"/>
          <w:sz w:val="24"/>
          <w:szCs w:val="24"/>
        </w:rPr>
        <w:fldChar w:fldCharType="begin"/>
      </w:r>
      <w:r w:rsidR="001133F7" w:rsidRPr="00CF3310">
        <w:rPr>
          <w:rFonts w:ascii="Times New Roman" w:hAnsi="Times New Roman" w:cs="Times New Roman"/>
          <w:color w:val="1F1F1F"/>
          <w:sz w:val="24"/>
          <w:szCs w:val="24"/>
        </w:rPr>
        <w:instrText xml:space="preserve"> ADDIN ZOTERO_ITEM CSL_CITATION {"citationID":"O2LvaFJG","properties":{"unsorted":false,"formattedCitation":"(Urits et al., 2020)","plainCitation":"(Urits et al., 2020)","noteIndex":0},"citationItems":[{"id":399,"uris":["http://zotero.org/users/local/R7513p8Y/items/ILE9DWXY"],"itemData":{"id":399,"type":"article-journal","abstract":"Purpose of Review:\nThis is a comprehensive review of the association between cannabis use and psychological disorders. It reviews the latest and seminal evidence that is available and attempts to conclude the strength of such association.\n\nRecent Findings:\nCannabis is a flowering plant with psychoactive properties, attributed to cannabinoids that naturally occur within the plant. These act through the CB1 and CB2 receptors to inhibit GABA and glutamate release, as well through other forms of neuromodulation through the modulation of the endocannabinoid system (eCBs); a system that is otherwise involved in different pathways, including reward, memory, learning, and pain. Recent societal changes have increased the use of both medical and recreational cannabis. Patients with mental illness are considered more vulnerable and are prone to reward-seeking behavior. Cannabis use disorder (CUD) has been shown to have an increased prevalence in individuals with mental illness, creating an explosive cocktail. Approximately 1 in 4 patients with schizophrenia are also diagnosed with CUD. Cannabis use is associated with 2–4 times the likelihood of developing psychosis in healthy individuals. It has also been associated with multiple poor prognostic factors in schizophrenia, as well as in patients with a history of psychosis who do not meet diagnostic criteria for schizophrenia. Cannabis has been linked with anxiety; THC has been shown to elicit anxiety; however, anxiety is also a trigger for cannabis use. However, a recent large meta-analysis did not find a convincing link between cannabis and anxiety. This was reiterated in a recent epidemiological study that did not find such a correlation; however, it did identify a link between cannabis use, substance disorder, alcohol use disorder, drug use disorder, and nicotine dependence. Similarly, contradicting data exists regarding the link of depression and cannabis use.\n\nSummary:\nCannabis use is increasing with recent societal shifts; however, its interaction with mental health is less well understood. CUD is highly prevalent in individuals with mental health disorders, especially those with other substance abuse disorders. There is evidence to support that cannabis use may trigger and worsen psychosis and schizophrenia. The link with depression and anxiety is less clear and needs further investigation. Personality disorder is linked with substance use disorder and shares similar risk factors with CUD.","container-title":"Psychopharmacology Bulletin","DOI":"10.64719/pb.4606","ISSN":"0048-5764","issue":"2","journalAbbreviation":"Psychopharmacol Bull","page":"56-67","PMID":"32508368","PMCID":"PMC7255842","source":"PubMed Central","title":"Cannabis Use and its Association with Psychological Disorders","volume":"50","author":[{"family":"Urits","given":"Ivan"},{"family":"Gress","given":"Kyle"},{"family":"Charipova","given":"Karina"},{"family":"Li","given":"Nathan"},{"family":"Berger","given":"Amnon A."},{"family":"Cornett","given":"Elyse M."},{"family":"Hasoon","given":"Jamal"},{"family":"Kassem","given":"Hisham"},{"family":"Kaye","given":"Alan D."},{"family":"Viswanath","given":"Omar"}],"issued":{"date-parts":[["2020",5,19]]}}}],"schema":"https://github.com/citation-style-language/schema/raw/master/csl-citation.json"} </w:instrText>
      </w:r>
      <w:r w:rsidR="001133F7" w:rsidRPr="00CF3310">
        <w:rPr>
          <w:rFonts w:ascii="Times New Roman" w:hAnsi="Times New Roman" w:cs="Times New Roman"/>
          <w:color w:val="1F1F1F"/>
          <w:sz w:val="24"/>
          <w:szCs w:val="24"/>
        </w:rPr>
        <w:fldChar w:fldCharType="separate"/>
      </w:r>
      <w:r w:rsidR="001133F7" w:rsidRPr="00CF3310">
        <w:rPr>
          <w:rFonts w:ascii="Times New Roman" w:hAnsi="Times New Roman" w:cs="Times New Roman"/>
          <w:sz w:val="24"/>
          <w:szCs w:val="24"/>
        </w:rPr>
        <w:t>(Urits et al., 2020)</w:t>
      </w:r>
      <w:r w:rsidR="001133F7" w:rsidRPr="00CF3310">
        <w:rPr>
          <w:rFonts w:ascii="Times New Roman" w:hAnsi="Times New Roman" w:cs="Times New Roman"/>
          <w:color w:val="1F1F1F"/>
          <w:sz w:val="24"/>
          <w:szCs w:val="24"/>
        </w:rPr>
        <w:fldChar w:fldCharType="end"/>
      </w:r>
    </w:p>
    <w:p w:rsidR="007A0417" w:rsidRPr="00CF3310" w:rsidRDefault="00C41883" w:rsidP="00C0285D">
      <w:pPr>
        <w:spacing w:before="100" w:beforeAutospacing="1" w:after="100" w:afterAutospacing="1" w:line="240" w:lineRule="auto"/>
        <w:jc w:val="both"/>
        <w:rPr>
          <w:rFonts w:ascii="Times New Roman" w:hAnsi="Times New Roman" w:cs="Times New Roman"/>
          <w:sz w:val="24"/>
          <w:szCs w:val="24"/>
        </w:rPr>
      </w:pPr>
      <w:r w:rsidRPr="00CF3310">
        <w:rPr>
          <w:rFonts w:ascii="Times New Roman" w:hAnsi="Times New Roman" w:cs="Times New Roman"/>
          <w:sz w:val="24"/>
          <w:szCs w:val="24"/>
        </w:rPr>
        <w:t xml:space="preserve">The fact that marijuana plays a role in the development of psychiatric problems in individuals who have been long term users of it, it also creates the backdrop upon which stigmatization of individuals happens. This is particularly through stereotyping of chronic users as violent people, and as people with criminal behaviors who are social deviants who are social misfits in African societies </w:t>
      </w:r>
      <w:r w:rsidRPr="00CF3310">
        <w:rPr>
          <w:rFonts w:ascii="Times New Roman" w:hAnsi="Times New Roman" w:cs="Times New Roman"/>
          <w:sz w:val="24"/>
          <w:szCs w:val="24"/>
        </w:rPr>
        <w:fldChar w:fldCharType="begin"/>
      </w:r>
      <w:r w:rsidRPr="00CF3310">
        <w:rPr>
          <w:rFonts w:ascii="Times New Roman" w:hAnsi="Times New Roman" w:cs="Times New Roman"/>
          <w:sz w:val="24"/>
          <w:szCs w:val="24"/>
        </w:rPr>
        <w:instrText xml:space="preserve"> ADDIN ZOTERO_ITEM CSL_CITATION {"citationID":"zgX76Myl","properties":{"unsorted":false,"formattedCitation":"(King et al., 2024)","plainCitation":"(King et al., 2024)","noteIndex":0},"citationItems":[{"id":408,"uris":["http://zotero.org/users/local/R7513p8Y/items/RMTFGIGZ"],"itemData":{"id":408,"type":"article-journal","abstract":"Background\nAlthough cannabis use incidence, societal acceptance, and legislation all trend positively, cannabis remains federally illegal in the USA. Prior studies have revealed that patients are reluctant to disclose their cannabis use history in the healthcare system, which can negatively impact patient care. This study reports the frequency of cannabis use disclosure with special considerations for stigmatization. To better understand the limitations, providers face in providing collaborative, comprehensive, and informed care, this study evaluated four domains of stigma: perceived, anticipated, enacted, and internalized.\n\nMethods\nThis study used a descriptive exploratory design. Data collection occurred using an anonymous, online national survey with a convenience sample in the USA. Recruitment relied on electronic media and occurred between July and December 2022. Participants were adults older than 21 years and self-identified as having used cannabis and accessed the healthcare system within the last five years. The survey measured demographic characteristics, cannabis use, and disclosure patterns. Stigma was measured using the Stigma Use Stigma Mechanism Scale (SU-SMS) and Substance Abuse Use Self-Stigma Scale (SASSS) with language modifications for cannabis. Ordinal logistic regression models were performed to evaluate associations between the frequency of cannabis use disclosure patterns and each stigma category. Associations were assessed using Chi-squared or Fisher’s exact tests.\n\nResults\nData were available for 249 respondents. Most participants (57.1%) reported initiating a conversation about cannabis with their healthcare provider; 27.8% of the time, cannabis is never discussed, and healthcare providers initiate only 15.1% of related discussions. Anticipated stigma [95% CI 1.045–1.164] and total stigma [95% CI 1.001–1.039] had statistically significant associations with nondisclosure. Annual household income (p = .04), chronicity of cannabis use (p = .03), frequency of cannabis use (p = .02), and a known amount of CBD in products consumed (p = .01) had statistically significant associations with the frequency of cannabis use disclosure.\n\nConclusions\nPatients who use cannabis experience stigmatization in the healthcare setting that may limit disclosure of cannabis use history. Future studies would be well served to explore anticipated stigma more deeply. Healthcare providers should be knowledgeable to lead such conversations relating to cannabis while maintaining an unbiased perspective.\n\nSupplementary Information\nThe online version contains supplementary material available at 10.1186/s12954-024-00929-8.","container-title":"Harm Reduction Journal","DOI":"10.1186/s12954-024-00929-8","ISSN":"1477-7517","journalAbbreviation":"Harm Reduct J","page":"21","PMID":"38273362","PMCID":"PMC10811895","source":"PubMed Central","title":"The role of stigma in cannabis use disclosure: an exploratory study","title-short":"The role of stigma in cannabis use disclosure","volume":"21","author":[{"family":"King","given":"Daniel D."},{"family":"Gill","given":"Christopher J."},{"family":"Cadieux","given":"Carey S."},{"family":"Singh","given":"Neha"}],"issued":{"date-parts":[["2024",1,26]]}}}],"schema":"https://github.com/citation-style-language/schema/raw/master/csl-citation.json"} </w:instrText>
      </w:r>
      <w:r w:rsidRPr="00CF3310">
        <w:rPr>
          <w:rFonts w:ascii="Times New Roman" w:hAnsi="Times New Roman" w:cs="Times New Roman"/>
          <w:sz w:val="24"/>
          <w:szCs w:val="24"/>
        </w:rPr>
        <w:fldChar w:fldCharType="separate"/>
      </w:r>
      <w:r w:rsidRPr="00CF3310">
        <w:rPr>
          <w:rFonts w:ascii="Times New Roman" w:hAnsi="Times New Roman" w:cs="Times New Roman"/>
          <w:sz w:val="24"/>
          <w:szCs w:val="24"/>
        </w:rPr>
        <w:t>(King et al., 2024)</w:t>
      </w:r>
      <w:r w:rsidRPr="00CF3310">
        <w:rPr>
          <w:rFonts w:ascii="Times New Roman" w:hAnsi="Times New Roman" w:cs="Times New Roman"/>
          <w:sz w:val="24"/>
          <w:szCs w:val="24"/>
        </w:rPr>
        <w:fldChar w:fldCharType="end"/>
      </w:r>
      <w:r w:rsidR="003F7763" w:rsidRPr="00CF3310">
        <w:rPr>
          <w:rFonts w:ascii="Times New Roman" w:hAnsi="Times New Roman" w:cs="Times New Roman"/>
          <w:sz w:val="24"/>
          <w:szCs w:val="24"/>
        </w:rPr>
        <w:t xml:space="preserve">. In Kenya, stigmatization due to marijuana abuse for individuals reveals the fact their alienation from mainstream society highly due to traditional and religious moral values that are perceived violated by the individual, and social linkage of them as perceived criminals </w:t>
      </w:r>
      <w:r w:rsidR="003F7763" w:rsidRPr="00CF3310">
        <w:rPr>
          <w:rFonts w:ascii="Times New Roman" w:hAnsi="Times New Roman" w:cs="Times New Roman"/>
          <w:sz w:val="24"/>
          <w:szCs w:val="24"/>
        </w:rPr>
        <w:fldChar w:fldCharType="begin"/>
      </w:r>
      <w:r w:rsidR="003F7763" w:rsidRPr="00CF3310">
        <w:rPr>
          <w:rFonts w:ascii="Times New Roman" w:hAnsi="Times New Roman" w:cs="Times New Roman"/>
          <w:sz w:val="24"/>
          <w:szCs w:val="24"/>
        </w:rPr>
        <w:instrText xml:space="preserve"> ADDIN ZOTERO_ITEM CSL_CITATION {"citationID":"JUplHukT","properties":{"unsorted":false,"formattedCitation":"(Gayapersad et al., 2023)","plainCitation":"(Gayapersad et al., 2023)","noteIndex":0},"citationItems":[{"id":411,"uris":["http://zotero.org/users/local/R7513p8Y/items/MW7NHD9I"],"itemData":{"id":411,"type":"article-journal","abstract":"Background:\nThe leading causes of street involvement worldwide are poverty, family conflict, and abuse. A common misconception is that street involvement is due to delinquency, a belief leading to social exclusion and social inequality for children in street situations (CSS). Exploring community perceptions of CSS and the reproduction of social difference and inequalities can help reduce stigma and discrimination.\n\nObjective:\nTo explore how stigma and discrimination of CSS was produced and reproduced in specific contexts of culture and power.\n\nParticipants and Setting:\nSocial actors including CSS, healthcare providers, children’s officers, and police officers in western Kenya.\n\nMethods:\nUsing a sociological conceptualization of stigma, this qualitative study explored the stigmatization processes that take shape in specific contexts of culture and power. We conducted 41 in-depth interviews and 7 focus group discussions with a total of 100 participants.\n\nResults:\nCSS were often labeled “chokoraa” or garbage picker, a label linked to undesirable characteristics constituting “evils” in society and stereotyped beliefs that they were “delinquents,” reinforcing their “otherness” and devalued social status. CSS experienced individual and structural discrimination leading to exclusion from social and economic life.\n\nConclusion:\nCSS were stigmatized when labeled, set apart, and linked to negative characteristics leading to their experience of status loss and discrimination. CSS’s differentness and devalued status served to limit their access to societal resources and deemed them unworthy of equal rights. Interventions involving various social actors are needed to challenge negative stereotypes, reduce stigma, and uphold CSS’s human rights.","container-title":"Child abuse &amp; neglect","DOI":"10.1016/j.chiabu.2020.104803","ISSN":"0145-2134","journalAbbreviation":"Child Abuse Negl","page":"104803","PMID":"33220945","PMCID":"PMC8128938","source":"PubMed Central","title":"Using a sociological conceptualization of stigma to explore the social processes of stigma and discrimination of children in street situations in western Kenya.","volume":"139","author":[{"family":"Gayapersad","given":"Allison"},{"family":"Embleton","given":"Lonnie"},{"family":"Shah","given":"Pooja"},{"family":"Kiptui","given":"Reuben"},{"family":"Ayuku","given":"David"},{"family":"Braitstein","given":"Paula"}],"issued":{"date-parts":[["2023",5]]}}}],"schema":"https://github.com/citation-style-language/schema/raw/master/csl-citation.json"} </w:instrText>
      </w:r>
      <w:r w:rsidR="003F7763" w:rsidRPr="00CF3310">
        <w:rPr>
          <w:rFonts w:ascii="Times New Roman" w:hAnsi="Times New Roman" w:cs="Times New Roman"/>
          <w:sz w:val="24"/>
          <w:szCs w:val="24"/>
        </w:rPr>
        <w:fldChar w:fldCharType="separate"/>
      </w:r>
      <w:r w:rsidR="003F7763" w:rsidRPr="00CF3310">
        <w:rPr>
          <w:rFonts w:ascii="Times New Roman" w:hAnsi="Times New Roman" w:cs="Times New Roman"/>
          <w:sz w:val="24"/>
          <w:szCs w:val="24"/>
        </w:rPr>
        <w:t>(Gayapersad et al., 2023)</w:t>
      </w:r>
      <w:r w:rsidR="003F7763" w:rsidRPr="00CF3310">
        <w:rPr>
          <w:rFonts w:ascii="Times New Roman" w:hAnsi="Times New Roman" w:cs="Times New Roman"/>
          <w:sz w:val="24"/>
          <w:szCs w:val="24"/>
        </w:rPr>
        <w:fldChar w:fldCharType="end"/>
      </w:r>
      <w:r w:rsidR="006C3976" w:rsidRPr="00CF3310">
        <w:rPr>
          <w:rFonts w:ascii="Times New Roman" w:hAnsi="Times New Roman" w:cs="Times New Roman"/>
          <w:sz w:val="24"/>
          <w:szCs w:val="24"/>
        </w:rPr>
        <w:t xml:space="preserve">. Stigma usually forces families with marijuana addicts to resort to avoidance of the individual as a moral failure instead of a person living with health challenges, especially when they suffer from marijuana-induced </w:t>
      </w:r>
      <w:r w:rsidR="00C0285D" w:rsidRPr="00CF3310">
        <w:rPr>
          <w:rFonts w:ascii="Times New Roman" w:hAnsi="Times New Roman" w:cs="Times New Roman"/>
          <w:sz w:val="24"/>
          <w:szCs w:val="24"/>
        </w:rPr>
        <w:t xml:space="preserve">psychiatric </w:t>
      </w:r>
      <w:r w:rsidR="006C3976" w:rsidRPr="00CF3310">
        <w:rPr>
          <w:rFonts w:ascii="Times New Roman" w:hAnsi="Times New Roman" w:cs="Times New Roman"/>
          <w:sz w:val="24"/>
          <w:szCs w:val="24"/>
        </w:rPr>
        <w:t>challenges</w:t>
      </w:r>
      <w:r w:rsidR="00C0285D" w:rsidRPr="00CF3310">
        <w:rPr>
          <w:rFonts w:ascii="Times New Roman" w:hAnsi="Times New Roman" w:cs="Times New Roman"/>
          <w:sz w:val="24"/>
          <w:szCs w:val="24"/>
        </w:rPr>
        <w:t xml:space="preserve"> </w:t>
      </w:r>
      <w:r w:rsidR="00C0285D" w:rsidRPr="00CF3310">
        <w:rPr>
          <w:rFonts w:ascii="Times New Roman" w:hAnsi="Times New Roman" w:cs="Times New Roman"/>
          <w:sz w:val="24"/>
          <w:szCs w:val="24"/>
        </w:rPr>
        <w:fldChar w:fldCharType="begin"/>
      </w:r>
      <w:r w:rsidR="00C0285D" w:rsidRPr="00CF3310">
        <w:rPr>
          <w:rFonts w:ascii="Times New Roman" w:hAnsi="Times New Roman" w:cs="Times New Roman"/>
          <w:sz w:val="24"/>
          <w:szCs w:val="24"/>
        </w:rPr>
        <w:instrText xml:space="preserve"> ADDIN ZOTERO_ITEM CSL_CITATION {"citationID":"z91THQzY","properties":{"unsorted":false,"formattedCitation":"(Bottorff et al., 2013)","plainCitation":"(Bottorff et al., 2013)","noteIndex":0},"citationItems":[{"id":414,"uris":["http://zotero.org/users/local/R7513p8Y/items/6XDPNGYN"],"itemData":{"id":414,"type":"article-journal","abstract":"Background\nDespite its increasing prevalence and acceptance among the general public, cannabis use continues to be viewed as an aberrant activity in many contexts. However, little is known about how stigma associated with cannabis use affects individuals who use cannabis for therapeutic purposes (CTP) and what strategies these individuals employ to manage associated stigma. The aim of this Canadian study was to describe users’ perceptions of and responses to the stigma attached to using CTP.\n\nMethods\nTwenty-three individuals who were using CTP for a range of health problems took part in semi-structured interviews. Transcribed data were analyzed using an inductive approach and comparative strategies to explore participants’ perceptions of CTP and identify themes.\n\nResults\nParticipant experiences of stigma were related to negative views of cannabis as a recreational drug, the current criminal sanctions associated with cannabis use, and using cannabis in the context of stigmatizing vulnerability (related to existing illness and disability). Strategies for managing the resulting stigma of using CTP included: keeping CTP ‘undercover’; educating those who did not approve of or understand CTP use; and using cannabis responsibly.\n\nConclusions\nUnderstanding how individuals perceive and respond to stigma can inform the development of strategies aimed at reducing stigma associated with the use of CTP and thereby address barriers faced by those using this medicine.","container-title":"Harm Reduction Journal","DOI":"10.1186/1477-7517-10-2","ISSN":"1477-7517","journalAbbreviation":"Harm Reduct J","page":"2","PMID":"23414118","PMCID":"PMC3584982","source":"PubMed Central","title":"Perceptions of cannabis as a stigmatized medicine: a qualitative descriptive study","title-short":"Perceptions of cannabis as a stigmatized medicine","volume":"10","author":[{"family":"Bottorff","given":"Joan L"},{"family":"Bissell","given":"Laura JL"},{"family":"Balneaves","given":"Lynda G"},{"family":"Oliffe","given":"John L"},{"family":"Capler","given":"N Rielle"},{"family":"Buxton","given":"Jane"}],"issued":{"date-parts":[["2013",2,16]]}}}],"schema":"https://github.com/citation-style-language/schema/raw/master/csl-citation.json"} </w:instrText>
      </w:r>
      <w:r w:rsidR="00C0285D" w:rsidRPr="00CF3310">
        <w:rPr>
          <w:rFonts w:ascii="Times New Roman" w:hAnsi="Times New Roman" w:cs="Times New Roman"/>
          <w:sz w:val="24"/>
          <w:szCs w:val="24"/>
        </w:rPr>
        <w:fldChar w:fldCharType="separate"/>
      </w:r>
      <w:r w:rsidR="00C0285D" w:rsidRPr="00CF3310">
        <w:rPr>
          <w:rFonts w:ascii="Times New Roman" w:hAnsi="Times New Roman" w:cs="Times New Roman"/>
          <w:sz w:val="24"/>
          <w:szCs w:val="24"/>
        </w:rPr>
        <w:t>(Bottorff et al., 2013)</w:t>
      </w:r>
      <w:r w:rsidR="00C0285D" w:rsidRPr="00CF3310">
        <w:rPr>
          <w:rFonts w:ascii="Times New Roman" w:hAnsi="Times New Roman" w:cs="Times New Roman"/>
          <w:sz w:val="24"/>
          <w:szCs w:val="24"/>
        </w:rPr>
        <w:fldChar w:fldCharType="end"/>
      </w:r>
      <w:r w:rsidR="006C3976" w:rsidRPr="00CF3310">
        <w:rPr>
          <w:rFonts w:ascii="Times New Roman" w:hAnsi="Times New Roman" w:cs="Times New Roman"/>
          <w:sz w:val="24"/>
          <w:szCs w:val="24"/>
        </w:rPr>
        <w:t xml:space="preserve"> </w:t>
      </w:r>
    </w:p>
    <w:p w:rsidR="003F7763" w:rsidRPr="00CF3310" w:rsidRDefault="006408E3" w:rsidP="00F473C0">
      <w:pPr>
        <w:spacing w:before="100" w:beforeAutospacing="1" w:after="100" w:afterAutospacing="1" w:line="240" w:lineRule="auto"/>
        <w:jc w:val="both"/>
        <w:rPr>
          <w:rFonts w:ascii="Times New Roman" w:hAnsi="Times New Roman" w:cs="Times New Roman"/>
          <w:sz w:val="24"/>
          <w:szCs w:val="24"/>
        </w:rPr>
      </w:pPr>
      <w:r w:rsidRPr="00CF3310">
        <w:rPr>
          <w:rFonts w:ascii="Times New Roman" w:hAnsi="Times New Roman" w:cs="Times New Roman"/>
          <w:sz w:val="24"/>
          <w:szCs w:val="24"/>
        </w:rPr>
        <w:t xml:space="preserve">In Kenya, marijuana has a variety of names, such as weed, </w:t>
      </w:r>
      <w:r w:rsidRPr="00CF3310">
        <w:rPr>
          <w:rFonts w:ascii="Times New Roman" w:hAnsi="Times New Roman" w:cs="Times New Roman"/>
          <w:i/>
          <w:sz w:val="24"/>
          <w:szCs w:val="24"/>
        </w:rPr>
        <w:t xml:space="preserve">ganja, boza, shada, ngwai </w:t>
      </w:r>
      <w:r w:rsidRPr="00CF3310">
        <w:rPr>
          <w:rFonts w:ascii="Times New Roman" w:hAnsi="Times New Roman" w:cs="Times New Roman"/>
          <w:sz w:val="24"/>
          <w:szCs w:val="24"/>
        </w:rPr>
        <w:t xml:space="preserve">and </w:t>
      </w:r>
      <w:r w:rsidRPr="00CF3310">
        <w:rPr>
          <w:rFonts w:ascii="Times New Roman" w:hAnsi="Times New Roman" w:cs="Times New Roman"/>
          <w:i/>
          <w:sz w:val="24"/>
          <w:szCs w:val="24"/>
        </w:rPr>
        <w:t xml:space="preserve">bomu </w:t>
      </w:r>
      <w:r w:rsidRPr="00CF3310">
        <w:rPr>
          <w:rFonts w:ascii="Times New Roman" w:hAnsi="Times New Roman" w:cs="Times New Roman"/>
          <w:sz w:val="24"/>
          <w:szCs w:val="24"/>
        </w:rPr>
        <w:t>amongst others</w:t>
      </w:r>
      <w:r w:rsidR="00E4729B" w:rsidRPr="00CF3310">
        <w:rPr>
          <w:rFonts w:ascii="Times New Roman" w:hAnsi="Times New Roman" w:cs="Times New Roman"/>
          <w:sz w:val="24"/>
          <w:szCs w:val="24"/>
        </w:rPr>
        <w:t xml:space="preserve"> </w:t>
      </w:r>
      <w:r w:rsidR="00E4729B" w:rsidRPr="00CF3310">
        <w:rPr>
          <w:rFonts w:ascii="Times New Roman" w:hAnsi="Times New Roman" w:cs="Times New Roman"/>
          <w:sz w:val="24"/>
          <w:szCs w:val="24"/>
        </w:rPr>
        <w:fldChar w:fldCharType="begin"/>
      </w:r>
      <w:r w:rsidR="00E4729B" w:rsidRPr="00CF3310">
        <w:rPr>
          <w:rFonts w:ascii="Times New Roman" w:hAnsi="Times New Roman" w:cs="Times New Roman"/>
          <w:sz w:val="24"/>
          <w:szCs w:val="24"/>
        </w:rPr>
        <w:instrText xml:space="preserve"> ADDIN ZOTERO_ITEM CSL_CITATION {"citationID":"evT2w8QA","properties":{"unsorted":false,"formattedCitation":"(The Star, 2019)","plainCitation":"(The Star, 2019)","noteIndex":0},"citationItems":[{"id":417,"uris":["http://zotero.org/users/local/R7513p8Y/items/HXIZMU3V"],"itemData":{"id":417,"type":"webpage","abstract":"Kids could talk about drugs and even order them next to you, and you don't understand what they are saying","container-title":"The Star","language":"en","title":"'Ndukulu' and other Sheng words for drugs parents should know","URL":"https://www.the-star.co.ke/poll/2019-08-03-ndukulu-and-other-sheng-words-for-drugs-parents-should-know","author":[{"family":"The Star","given":""}],"accessed":{"date-parts":[["2026",6,1]]},"issued":{"date-parts":[["2019",1,8]]}}}],"schema":"https://github.com/citation-style-language/schema/raw/master/csl-citation.json"} </w:instrText>
      </w:r>
      <w:r w:rsidR="00E4729B" w:rsidRPr="00CF3310">
        <w:rPr>
          <w:rFonts w:ascii="Times New Roman" w:hAnsi="Times New Roman" w:cs="Times New Roman"/>
          <w:sz w:val="24"/>
          <w:szCs w:val="24"/>
        </w:rPr>
        <w:fldChar w:fldCharType="separate"/>
      </w:r>
      <w:r w:rsidR="00E4729B" w:rsidRPr="00CF3310">
        <w:rPr>
          <w:rFonts w:ascii="Times New Roman" w:hAnsi="Times New Roman" w:cs="Times New Roman"/>
          <w:sz w:val="24"/>
          <w:szCs w:val="24"/>
        </w:rPr>
        <w:t>(The Star, 2019)</w:t>
      </w:r>
      <w:r w:rsidR="00E4729B" w:rsidRPr="00CF3310">
        <w:rPr>
          <w:rFonts w:ascii="Times New Roman" w:hAnsi="Times New Roman" w:cs="Times New Roman"/>
          <w:sz w:val="24"/>
          <w:szCs w:val="24"/>
        </w:rPr>
        <w:fldChar w:fldCharType="end"/>
      </w:r>
      <w:r w:rsidRPr="00CF3310">
        <w:rPr>
          <w:rFonts w:ascii="Times New Roman" w:hAnsi="Times New Roman" w:cs="Times New Roman"/>
          <w:sz w:val="24"/>
          <w:szCs w:val="24"/>
        </w:rPr>
        <w:t xml:space="preserve">. </w:t>
      </w:r>
      <w:r w:rsidR="00F473C0" w:rsidRPr="00CF3310">
        <w:rPr>
          <w:rFonts w:ascii="Times New Roman" w:hAnsi="Times New Roman" w:cs="Times New Roman"/>
          <w:sz w:val="24"/>
          <w:szCs w:val="24"/>
        </w:rPr>
        <w:t xml:space="preserve">Marijuana in Kenya is highly associated with delinquency and social deviancy. Furthermore, being labeled as criminals and social misfits compounds their feelings of otherness which complicates their ability to seek treatment for the health issues they face due to their addition. In many Kenyan communities, especially in western Kenya, long term marijuana addiction is associated with </w:t>
      </w:r>
      <w:r w:rsidR="00E334CD" w:rsidRPr="00CF3310">
        <w:rPr>
          <w:rFonts w:ascii="Times New Roman" w:hAnsi="Times New Roman" w:cs="Times New Roman"/>
          <w:sz w:val="24"/>
          <w:szCs w:val="24"/>
        </w:rPr>
        <w:t xml:space="preserve">mental instability as well social deviance in the society. Vihiga County has for a long period suffered marijuana abuse amongst people of all demographic groups, with a high concentration of users located in urban and peri-urban regions of the county. However, there is a high percentage of the youth who engage in marijuana use </w:t>
      </w:r>
      <w:r w:rsidR="00D6441F" w:rsidRPr="00CF3310">
        <w:rPr>
          <w:rFonts w:ascii="Times New Roman" w:hAnsi="Times New Roman" w:cs="Times New Roman"/>
          <w:sz w:val="24"/>
          <w:szCs w:val="24"/>
        </w:rPr>
        <w:t xml:space="preserve">in western Kenya </w:t>
      </w:r>
      <w:r w:rsidR="00D6441F" w:rsidRPr="00CF3310">
        <w:rPr>
          <w:rFonts w:ascii="Times New Roman" w:hAnsi="Times New Roman" w:cs="Times New Roman"/>
          <w:sz w:val="24"/>
          <w:szCs w:val="24"/>
        </w:rPr>
        <w:fldChar w:fldCharType="begin"/>
      </w:r>
      <w:r w:rsidR="00D6441F" w:rsidRPr="00CF3310">
        <w:rPr>
          <w:rFonts w:ascii="Times New Roman" w:hAnsi="Times New Roman" w:cs="Times New Roman"/>
          <w:sz w:val="24"/>
          <w:szCs w:val="24"/>
        </w:rPr>
        <w:instrText xml:space="preserve"> ADDIN ZOTERO_ITEM CSL_CITATION {"citationID":"eMCkHI8a","properties":{"unsorted":false,"formattedCitation":"(Kamenderi et al., 2019)","plainCitation":"(Kamenderi et al., 2019)","noteIndex":0},"citationItems":[{"id":419,"uris":["http://zotero.org/users/local/R7513p8Y/items/7GVDFM4N"],"itemData":{"id":419,"type":"article-journal","container-title":"African Journal of Alcohol &amp; Drug Abus","DOI":"https://ajada.nacada.go.ke/index.php/ajada/article/view/7","issue":"1","page":"54-59","title":"Status of Drugs and Substance Abuse among the General Population in Kenya","volume":"1","author":[{"family":"Kamenderi","given":"Morris"},{"family":"Muteti","given":"John"},{"family":"Okioma","given":"Victor"},{"family":"Kimani","given":"Stephen"},{"family":"Felistas","given":"Kanana"},{"family":"Kahiu","given":"Caroline"}],"issued":{"date-parts":[["2019"]]}}}],"schema":"https://github.com/citation-style-language/schema/raw/master/csl-citation.json"} </w:instrText>
      </w:r>
      <w:r w:rsidR="00D6441F" w:rsidRPr="00CF3310">
        <w:rPr>
          <w:rFonts w:ascii="Times New Roman" w:hAnsi="Times New Roman" w:cs="Times New Roman"/>
          <w:sz w:val="24"/>
          <w:szCs w:val="24"/>
        </w:rPr>
        <w:fldChar w:fldCharType="separate"/>
      </w:r>
      <w:r w:rsidR="00D6441F" w:rsidRPr="00CF3310">
        <w:rPr>
          <w:rFonts w:ascii="Times New Roman" w:hAnsi="Times New Roman" w:cs="Times New Roman"/>
          <w:sz w:val="24"/>
          <w:szCs w:val="24"/>
        </w:rPr>
        <w:t>(Kamenderi et al., 2019)</w:t>
      </w:r>
      <w:r w:rsidR="00D6441F" w:rsidRPr="00CF3310">
        <w:rPr>
          <w:rFonts w:ascii="Times New Roman" w:hAnsi="Times New Roman" w:cs="Times New Roman"/>
          <w:sz w:val="24"/>
          <w:szCs w:val="24"/>
        </w:rPr>
        <w:fldChar w:fldCharType="end"/>
      </w:r>
      <w:r w:rsidR="00D6441F" w:rsidRPr="00CF3310">
        <w:rPr>
          <w:rFonts w:ascii="Times New Roman" w:hAnsi="Times New Roman" w:cs="Times New Roman"/>
          <w:sz w:val="24"/>
          <w:szCs w:val="24"/>
        </w:rPr>
        <w:t>.</w:t>
      </w:r>
      <w:r w:rsidR="005D7297" w:rsidRPr="00CF3310">
        <w:rPr>
          <w:rFonts w:ascii="Times New Roman" w:hAnsi="Times New Roman" w:cs="Times New Roman"/>
          <w:sz w:val="24"/>
          <w:szCs w:val="24"/>
        </w:rPr>
        <w:t xml:space="preserve"> Community members in Vihiga County are reporting increased numbers of mentally ill people who are associated with chronic marijuana abuse in Vihiga County of Kenya </w:t>
      </w:r>
      <w:r w:rsidR="005D7297" w:rsidRPr="00CF3310">
        <w:rPr>
          <w:rFonts w:ascii="Times New Roman" w:hAnsi="Times New Roman" w:cs="Times New Roman"/>
          <w:sz w:val="24"/>
          <w:szCs w:val="24"/>
        </w:rPr>
        <w:fldChar w:fldCharType="begin"/>
      </w:r>
      <w:r w:rsidR="005D7297" w:rsidRPr="00CF3310">
        <w:rPr>
          <w:rFonts w:ascii="Times New Roman" w:hAnsi="Times New Roman" w:cs="Times New Roman"/>
          <w:sz w:val="24"/>
          <w:szCs w:val="24"/>
        </w:rPr>
        <w:instrText xml:space="preserve"> ADDIN ZOTERO_ITEM CSL_CITATION {"citationID":"wJ4co0zH","properties":{"unsorted":false,"formattedCitation":"(Kamenderi et al., 2019; Olungah &amp; Muga, 2021)","plainCitation":"(Kamenderi et al., 2019; Olungah &amp; Muga, 2021)","noteIndex":0},"citationItems":[{"id":419,"uris":["http://zotero.org/users/local/R7513p8Y/items/7GVDFM4N"],"itemData":{"id":419,"type":"article-journal","container-title":"African Journal of Alcohol &amp; Drug Abus","DOI":"https://ajada.nacada.go.ke/index.php/ajada/article/view/7","issue":"1","page":"54-59","title":"Status of Drugs and Substance Abuse among the General Population in Kenya","volume":"1","author":[{"family":"Kamenderi","given":"Morris"},{"family":"Muteti","given":"John"},{"family":"Okioma","given":"Victor"},{"family":"Kimani","given":"Stephen"},{"family":"Felistas","given":"Kanana"},{"family":"Kahiu","given":"Caroline"}],"issued":{"date-parts":[["2019"]]}}},{"id":420,"uris":["http://zotero.org/users/local/R7513p8Y/items/LGYS8YUN"],"itemData":{"id":420,"type":"article-journal","container-title":"African Journal of ALcohol and Drug Abuse","DOI":"https://ajada.nacada.go.ke/index.php/ajada/article/view/36","issue":"1","title":"New Consumption Patterns of Marijuana and Their Implications for Law Enforcement in Kenya","volume":"6","author":[{"family":"Olungah","given":"Charles Owuor"},{"family":"Muga","given":"Geoffrey Otieno"}],"issued":{"date-parts":[["2021"]]}}}],"schema":"https://github.com/citation-style-language/schema/raw/master/csl-citation.json"} </w:instrText>
      </w:r>
      <w:r w:rsidR="005D7297" w:rsidRPr="00CF3310">
        <w:rPr>
          <w:rFonts w:ascii="Times New Roman" w:hAnsi="Times New Roman" w:cs="Times New Roman"/>
          <w:sz w:val="24"/>
          <w:szCs w:val="24"/>
        </w:rPr>
        <w:fldChar w:fldCharType="separate"/>
      </w:r>
      <w:r w:rsidR="005D7297" w:rsidRPr="00CF3310">
        <w:rPr>
          <w:rFonts w:ascii="Times New Roman" w:hAnsi="Times New Roman" w:cs="Times New Roman"/>
          <w:sz w:val="24"/>
          <w:szCs w:val="24"/>
        </w:rPr>
        <w:t>(Kamenderi et al., 2019; Olungah &amp; Muga, 2021)</w:t>
      </w:r>
      <w:r w:rsidR="005D7297" w:rsidRPr="00CF3310">
        <w:rPr>
          <w:rFonts w:ascii="Times New Roman" w:hAnsi="Times New Roman" w:cs="Times New Roman"/>
          <w:sz w:val="24"/>
          <w:szCs w:val="24"/>
        </w:rPr>
        <w:fldChar w:fldCharType="end"/>
      </w:r>
      <w:r w:rsidR="005D7297" w:rsidRPr="00CF3310">
        <w:rPr>
          <w:rFonts w:ascii="Times New Roman" w:hAnsi="Times New Roman" w:cs="Times New Roman"/>
          <w:sz w:val="24"/>
          <w:szCs w:val="24"/>
        </w:rPr>
        <w:t xml:space="preserve"> </w:t>
      </w:r>
    </w:p>
    <w:p w:rsidR="00AF679E" w:rsidRPr="00CF3310" w:rsidRDefault="00EB7A8E" w:rsidP="00EB7A8E">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Medical research provides evidence of the harm caused by marijuana consumption particular for chronic users </w:t>
      </w:r>
      <w:r w:rsidRPr="00CF3310">
        <w:rPr>
          <w:rFonts w:ascii="Times New Roman" w:eastAsia="Times New Roman" w:hAnsi="Times New Roman" w:cs="Times New Roman"/>
          <w:sz w:val="24"/>
          <w:szCs w:val="24"/>
        </w:rPr>
        <w:fldChar w:fldCharType="begin"/>
      </w:r>
      <w:r w:rsidRPr="00CF3310">
        <w:rPr>
          <w:rFonts w:ascii="Times New Roman" w:eastAsia="Times New Roman" w:hAnsi="Times New Roman" w:cs="Times New Roman"/>
          <w:sz w:val="24"/>
          <w:szCs w:val="24"/>
        </w:rPr>
        <w:instrText xml:space="preserve"> ADDIN ZOTERO_ITEM CSL_CITATION {"citationID":"yvvzUyN8","properties":{"unsorted":false,"formattedCitation":"(Chandy et al., 2024; Crean et al., 2011; Li &amp; Tao, 2025)","plainCitation":"(Chandy et al., 2024; Crean et al., 2011; Li &amp; Tao, 2025)","noteIndex":0},"citationItems":[{"id":302,"uris":["http://zotero.org/users/local/R7513p8Y/items/EG7H5YVB"],"itemData":{"id":302,"type":"article-journal","abstract":"Cannabis, the most commonly used recreational drug, is illicit in many areas of the world. With increasing decriminalization and legalization of cannabis, its use is increasing in the United States and other countries. The adverse effects of cannabis are unclear because its status as a Schedule 1 drug in the United States restricts research on the drug. Despite a paucity of data, cannabis is commonly perceived as a benign drug or a panacea. However, recent studies have shown that cannabis has adverse cardiovascular and pulmonary effects and is linked with malignancy. Moreover, case reports have shown an association between cannabis use and neuropsychiatric disorders. With increasing availability, cannabis misuse by minors has led to increasing incidences of overdose and toxicity, and cannabis intoxication is difficult to detect and may be linked to impaired driving and motor vehicle accidents. Overall, cannabis use is on the rise, and adverse effects are becoming apparent in clinical datasets.","container-title":"Annual review of medicine","DOI":"10.1146/annurev-med-052422-020627","ISSN":"0066-4219","journalAbbreviation":"Annu Rev Med","page":"353-367","PMID":"37582489","PMCID":"PMC10947506","source":"PubMed Central","title":"Adverse Impact of Marijuana on Human Health","volume":"75","author":[{"family":"Chandy","given":"Mark"},{"family":"Nishiga","given":"Masataka"},{"family":"Wei","given":"Thomas"},{"family":"Nadeau","given":"Kari"},{"family":"Wu","given":"Joseph C."}],"issued":{"date-parts":[["2024",1,29]]}}},{"id":319,"uris":["http://zotero.org/users/local/R7513p8Y/items/V6CPMGSM"],"itemData":{"id":319,"type":"article-journal","abstract":"Cannabis use has been shown to impair cognitive functions on a number of levels-from basic motor coordination to more complex executive function tasks, such as the ability to plan, organize, solve problems, make decisions, remember, and control emotions and behavior. These deficits differ in severity depending on the quantity, recency, age of onset and duration of marijuana use. Understanding how cannabis use impairs executive function is important. Individuals with cannabis-related impairment in executive functions have been found to have trouble learning and applying the skills required for successful recovery, putting them at increased risk for relapse to cannabis use. Here we review the research on the acute, residual, and long-term effects of cannabis use on executive functions, and discuss the implications for treatment.","container-title":"Journal of Addiction Medicine","DOI":"10.1097/ADM.0b013e31820c23fa","ISSN":"1932-0620","issue":"1","journalAbbreviation":"J Addict Med","language":"eng","page":"1-8","PMID":"21321675","PMCID":"PMC3037578","source":"PubMed","title":"An evidence based review of acute and long-term effects of cannabis use on executive cognitive functions","volume":"5","author":[{"family":"Crean","given":"Rebecca D."},{"family":"Crane","given":"Natania A."},{"family":"Mason","given":"Barbara J."}],"issued":{"date-parts":[["2011",3]]}}},{"id":402,"uris":["http://zotero.org/users/local/R7513p8Y/items/SMYCHENF"],"itemData":{"id":402,"type":"article-journal","abstract":"Adolescence is an immature but adventurous time period of exploration. Due to rapid developments of the brain with unbalanced release of neurotransmitters, adolescents are prone to impulsivity that may carry out potentially dangerous behaviors. According to the Centers for Disease Control and Prevention, more than one-third of high school students have reported the use of cannabis or marijuana in 2019, and the trend has not declined since. Previous studies have shown that cannabis not only affects cognitive and social behaviors, but also produces psychological responses to stress. In this review, we have summarized recent studies on cannabis-produced effects during the unique period of adolescent development, and we have also briefly discussed the legalization of cannabis. Though there are slight differences between cannabis and marijuana, the major active component of them is tetrahydrocannabinol. We have used the term “cannabis” in this review. Cannabis use in adolescents causes structural and functional changes in the brain, increasing the probability of depression, which is also associated with other illicit substance use, and impairs education achievement. Given that cannabis use can cause detrimental harm to adolescents, it is suggested that adolescents should generally avoid using cannabis in a recreational manner. More preclinical and clinical studies are needed to provide detailed information for evidence-based decisions.","container-title":"Current Drug Research Reviews","DOI":"10.2174/0125899775273727231224185028","ISSN":"2589-9775","issue":"2","journalAbbreviation":"Curr Drug Res Rev","page":"160-169","PMID":"40761110","PMCID":"PMC12376134","source":"PubMed Central","title":"Effects of Cannabis Exposure on Adolescent Health and Development: A Narrative Review","title-short":"Effects of Cannabis Exposure on Adolescent Health and Development","volume":"17","author":[{"family":"Li","given":"Ruixuan"},{"family":"Tao","given":"Feng"}],"issued":{"date-parts":[["2025"]]}}}],"schema":"https://github.com/citation-style-language/schema/raw/master/csl-citation.json"} </w:instrText>
      </w:r>
      <w:r w:rsidRPr="00CF3310">
        <w:rPr>
          <w:rFonts w:ascii="Times New Roman" w:eastAsia="Times New Roman" w:hAnsi="Times New Roman" w:cs="Times New Roman"/>
          <w:sz w:val="24"/>
          <w:szCs w:val="24"/>
        </w:rPr>
        <w:fldChar w:fldCharType="separate"/>
      </w:r>
      <w:r w:rsidRPr="00CF3310">
        <w:rPr>
          <w:rFonts w:ascii="Times New Roman" w:hAnsi="Times New Roman" w:cs="Times New Roman"/>
          <w:sz w:val="24"/>
          <w:szCs w:val="24"/>
        </w:rPr>
        <w:t>(Chandy et al., 2024; Crean et al., 2011; Li &amp; Tao, 2025)</w:t>
      </w:r>
      <w:r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However, community interpretations of the social contexts of marijuana use, cau</w:t>
      </w:r>
      <w:r w:rsidR="00F060F7" w:rsidRPr="00CF3310">
        <w:rPr>
          <w:rFonts w:ascii="Times New Roman" w:eastAsia="Times New Roman" w:hAnsi="Times New Roman" w:cs="Times New Roman"/>
          <w:sz w:val="24"/>
          <w:szCs w:val="24"/>
        </w:rPr>
        <w:t>ses and effects is wha</w:t>
      </w:r>
      <w:r w:rsidRPr="00CF3310">
        <w:rPr>
          <w:rFonts w:ascii="Times New Roman" w:eastAsia="Times New Roman" w:hAnsi="Times New Roman" w:cs="Times New Roman"/>
          <w:sz w:val="24"/>
          <w:szCs w:val="24"/>
        </w:rPr>
        <w:t xml:space="preserve">t constructs the framework for stigmatization because it is informed by the </w:t>
      </w:r>
      <w:r w:rsidR="00A314FF" w:rsidRPr="00CF3310">
        <w:rPr>
          <w:rFonts w:ascii="Times New Roman" w:eastAsia="Times New Roman" w:hAnsi="Times New Roman" w:cs="Times New Roman"/>
          <w:sz w:val="24"/>
          <w:szCs w:val="24"/>
        </w:rPr>
        <w:t>cultural</w:t>
      </w:r>
      <w:r w:rsidRPr="00CF3310">
        <w:rPr>
          <w:rFonts w:ascii="Times New Roman" w:eastAsia="Times New Roman" w:hAnsi="Times New Roman" w:cs="Times New Roman"/>
          <w:sz w:val="24"/>
          <w:szCs w:val="24"/>
        </w:rPr>
        <w:t xml:space="preserve"> beliefs, social practices and stereotyping effects. The outcome is that the individual facing mental health issues </w:t>
      </w:r>
      <w:r w:rsidR="00AF679E" w:rsidRPr="00CF3310">
        <w:rPr>
          <w:rFonts w:ascii="Times New Roman" w:eastAsia="Times New Roman" w:hAnsi="Times New Roman" w:cs="Times New Roman"/>
          <w:sz w:val="24"/>
          <w:szCs w:val="24"/>
        </w:rPr>
        <w:t xml:space="preserve">occasioned by prolonged use of marijuana suffers social exclusion and worsens the situation if their mental health issues are related to chronic consumption of marijuana. </w:t>
      </w:r>
    </w:p>
    <w:p w:rsidR="00D92242" w:rsidRPr="00CF3310" w:rsidRDefault="00F864F0" w:rsidP="00D92242">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LITERATURE REVIEW</w:t>
      </w:r>
    </w:p>
    <w:p w:rsidR="00F060F7" w:rsidRPr="00CF3310" w:rsidRDefault="00BD45CB" w:rsidP="00C05C37">
      <w:pPr>
        <w:jc w:val="both"/>
        <w:rPr>
          <w:rStyle w:val="Strong"/>
          <w:rFonts w:ascii="Times New Roman" w:hAnsi="Times New Roman" w:cs="Times New Roman"/>
          <w:b w:val="0"/>
          <w:sz w:val="24"/>
          <w:szCs w:val="24"/>
        </w:rPr>
      </w:pPr>
      <w:r w:rsidRPr="00CF3310">
        <w:rPr>
          <w:rStyle w:val="Strong"/>
          <w:rFonts w:ascii="Times New Roman" w:hAnsi="Times New Roman" w:cs="Times New Roman"/>
          <w:b w:val="0"/>
          <w:sz w:val="24"/>
          <w:szCs w:val="24"/>
        </w:rPr>
        <w:lastRenderedPageBreak/>
        <w:t>According to the Social Learning Theory (SLT) that was developed by Albert Bandura, the theory postulates that people get their attitudes, beliefs</w:t>
      </w:r>
      <w:r w:rsidR="00C05C37" w:rsidRPr="00CF3310">
        <w:rPr>
          <w:rStyle w:val="Strong"/>
          <w:rFonts w:ascii="Times New Roman" w:hAnsi="Times New Roman" w:cs="Times New Roman"/>
          <w:b w:val="0"/>
          <w:sz w:val="24"/>
          <w:szCs w:val="24"/>
        </w:rPr>
        <w:t xml:space="preserve"> </w:t>
      </w:r>
      <w:r w:rsidRPr="00CF3310">
        <w:rPr>
          <w:rStyle w:val="Strong"/>
          <w:rFonts w:ascii="Times New Roman" w:hAnsi="Times New Roman" w:cs="Times New Roman"/>
          <w:b w:val="0"/>
          <w:sz w:val="24"/>
          <w:szCs w:val="24"/>
        </w:rPr>
        <w:t>and behavioral characteristics and traits by either observing others and the consequences of these factors on them</w:t>
      </w:r>
      <w:r w:rsidR="00C05C37" w:rsidRPr="00CF3310">
        <w:rPr>
          <w:rStyle w:val="Strong"/>
          <w:rFonts w:ascii="Times New Roman" w:hAnsi="Times New Roman" w:cs="Times New Roman"/>
          <w:b w:val="0"/>
          <w:sz w:val="24"/>
          <w:szCs w:val="24"/>
        </w:rPr>
        <w:t xml:space="preserve"> </w:t>
      </w:r>
      <w:r w:rsidR="00C05C37" w:rsidRPr="00CF3310">
        <w:rPr>
          <w:rStyle w:val="Strong"/>
          <w:rFonts w:ascii="Times New Roman" w:hAnsi="Times New Roman" w:cs="Times New Roman"/>
          <w:b w:val="0"/>
          <w:sz w:val="24"/>
          <w:szCs w:val="24"/>
        </w:rPr>
        <w:fldChar w:fldCharType="begin"/>
      </w:r>
      <w:r w:rsidR="00C05C37" w:rsidRPr="00CF3310">
        <w:rPr>
          <w:rStyle w:val="Strong"/>
          <w:rFonts w:ascii="Times New Roman" w:hAnsi="Times New Roman" w:cs="Times New Roman"/>
          <w:b w:val="0"/>
          <w:sz w:val="24"/>
          <w:szCs w:val="24"/>
        </w:rPr>
        <w:instrText xml:space="preserve"> ADDIN ZOTERO_ITEM CSL_CITATION {"citationID":"Zx1F8ckG","properties":{"unsorted":false,"formattedCitation":"(Ishikawa &amp; Itakura, 2024)","plainCitation":"(Ishikawa &amp; Itakura, 2024)","noteIndex":0},"citationItems":[{"id":430,"uris":["http://zotero.org/users/local/R7513p8Y/items/JYAEF4N4"],"itemData":{"id":430,"type":"article-journal","abstract":"Learning new information from others, called social learning, is one of the most fundamental types of learning from infancy. Developmental studies show that infants likely engage in social learning situations selectively and that social learning facilitates infant information processing. In this paper, we summarise how social learning functions support human learning from infancy focusing on two aspects of social learning; pedagogical learning and selective learning. We also provide an overview of the developmental process of social learning based on the findings of developmental research. This review suggests that the learning facilitation effects of pedagogical learning decrease with development, while the facilitation effects of selective learning are observed even in older ages. The differences in these learning facilitation effects are considered to be due to the differences in the utility of learning in uncertain environments. The findings of the studies imply the unique nature of human social learning and the critical role of social interactions in cognitive development. Understanding the development of social learning provides valuable insights into how infants learn and adapt in complex social environments","container-title":"Frontiers in Psychology","DOI":"10.3389/fpsyg.2024.1466618","ISSN":"1664-1078","journalAbbreviation":"Front. Psychol.","language":"English","publisher":"Frontiers","source":"Frontiers","title":"The development of social learning: from pedagogical cues to selective learning","title-short":"The development of social learning","URL":"https://www.frontiersin.org/journals/psychology/articles/10.3389/fpsyg.2024.1466618/full","volume":"15","author":[{"family":"Ishikawa","given":"Mitsuhiko"},{"family":"Itakura","given":"Shoji"}],"accessed":{"date-parts":[["2026",6,1]]},"issued":{"date-parts":[["2024",10,9]]}}}],"schema":"https://github.com/citation-style-language/schema/raw/master/csl-citation.json"} </w:instrText>
      </w:r>
      <w:r w:rsidR="00C05C37" w:rsidRPr="00CF3310">
        <w:rPr>
          <w:rStyle w:val="Strong"/>
          <w:rFonts w:ascii="Times New Roman" w:hAnsi="Times New Roman" w:cs="Times New Roman"/>
          <w:b w:val="0"/>
          <w:sz w:val="24"/>
          <w:szCs w:val="24"/>
        </w:rPr>
        <w:fldChar w:fldCharType="separate"/>
      </w:r>
      <w:r w:rsidR="00C05C37" w:rsidRPr="00CF3310">
        <w:rPr>
          <w:rFonts w:ascii="Times New Roman" w:hAnsi="Times New Roman" w:cs="Times New Roman"/>
          <w:sz w:val="24"/>
          <w:szCs w:val="24"/>
        </w:rPr>
        <w:t>(Ishikawa &amp; Itakura, 2024)</w:t>
      </w:r>
      <w:r w:rsidR="00C05C37" w:rsidRPr="00CF3310">
        <w:rPr>
          <w:rStyle w:val="Strong"/>
          <w:rFonts w:ascii="Times New Roman" w:hAnsi="Times New Roman" w:cs="Times New Roman"/>
          <w:b w:val="0"/>
          <w:sz w:val="24"/>
          <w:szCs w:val="24"/>
        </w:rPr>
        <w:fldChar w:fldCharType="end"/>
      </w:r>
      <w:r w:rsidRPr="00CF3310">
        <w:rPr>
          <w:rStyle w:val="Strong"/>
          <w:rFonts w:ascii="Times New Roman" w:hAnsi="Times New Roman" w:cs="Times New Roman"/>
          <w:b w:val="0"/>
          <w:sz w:val="24"/>
          <w:szCs w:val="24"/>
        </w:rPr>
        <w:t xml:space="preserve">.  Here learning takes place in the social contexts through imitation, copying, or modeling through social interactions in their day to day lives. The social interactions </w:t>
      </w:r>
      <w:r w:rsidR="00C05C37" w:rsidRPr="00CF3310">
        <w:rPr>
          <w:rStyle w:val="Strong"/>
          <w:rFonts w:ascii="Times New Roman" w:hAnsi="Times New Roman" w:cs="Times New Roman"/>
          <w:b w:val="0"/>
          <w:sz w:val="24"/>
          <w:szCs w:val="24"/>
        </w:rPr>
        <w:t>constitute</w:t>
      </w:r>
      <w:r w:rsidRPr="00CF3310">
        <w:rPr>
          <w:rStyle w:val="Strong"/>
          <w:rFonts w:ascii="Times New Roman" w:hAnsi="Times New Roman" w:cs="Times New Roman"/>
          <w:b w:val="0"/>
          <w:sz w:val="24"/>
          <w:szCs w:val="24"/>
        </w:rPr>
        <w:t xml:space="preserve"> a key variable of the social environment that is critical in defining their behaviors</w:t>
      </w:r>
      <w:r w:rsidR="00C05C37" w:rsidRPr="00CF3310">
        <w:rPr>
          <w:rStyle w:val="Strong"/>
          <w:rFonts w:ascii="Times New Roman" w:hAnsi="Times New Roman" w:cs="Times New Roman"/>
          <w:b w:val="0"/>
          <w:sz w:val="24"/>
          <w:szCs w:val="24"/>
        </w:rPr>
        <w:t xml:space="preserve">, perceptions and the kind of responses that individuals that individuals are subjected to both at the micro and mezzo levels </w:t>
      </w:r>
      <w:r w:rsidR="00C05C37" w:rsidRPr="00CF3310">
        <w:rPr>
          <w:rStyle w:val="Strong"/>
          <w:rFonts w:ascii="Times New Roman" w:hAnsi="Times New Roman" w:cs="Times New Roman"/>
          <w:b w:val="0"/>
          <w:sz w:val="24"/>
          <w:szCs w:val="24"/>
        </w:rPr>
        <w:fldChar w:fldCharType="begin"/>
      </w:r>
      <w:r w:rsidR="00C05C37" w:rsidRPr="00CF3310">
        <w:rPr>
          <w:rStyle w:val="Strong"/>
          <w:rFonts w:ascii="Times New Roman" w:hAnsi="Times New Roman" w:cs="Times New Roman"/>
          <w:b w:val="0"/>
          <w:sz w:val="24"/>
          <w:szCs w:val="24"/>
        </w:rPr>
        <w:instrText xml:space="preserve"> ADDIN ZOTERO_ITEM CSL_CITATION {"citationID":"Ytrggf8s","properties":{"unsorted":false,"formattedCitation":"(Selbing et al., 2025)","plainCitation":"(Selbing et al., 2025)","noteIndex":0},"citationItems":[{"id":432,"uris":["http://zotero.org/users/local/R7513p8Y/items/2SR9LW96"],"itemData":{"id":432,"type":"article-journal","abstract":"Observational learning enables us to make decisions by watching others’ behaviors. The quality of such learning depends on the abilities of those we observe, but also on our beliefs about those abilities. We have previously demonstrated that observers learned better from demonstrators described as high vs. low in ability, regardless of their actual performance. The current study aimed to conceptually replicate these findings, and explore the neural mechanisms involved. Forty-five participants performed an observational learning task while undergoing functional magnetic resonance imaging (fMRI). We hypothesized that participants would perform better when demonstrators were described as having high vs. low ability. Unexpectedly, participants performed equally well regardless of described demonstrator ability. The behavioral effects of biased observational learning seem to be driven by mentalizing processes together with general learning and decision-making processes.","container-title":"NPJ Science of Learning","DOI":"10.1038/s41539-024-00292-0","ISSN":"2056-7936","journalAbbreviation":"NPJ Sci Learn","page":"4","PMID":"39819873","PMCID":"PMC11739481","source":"PubMed Central","title":"Effects of described demonstrator ability on brain and behavior when learning from others","volume":"10","author":[{"family":"Selbing","given":"Ida"},{"family":"Becker","given":"Nina"},{"family":"Pan","given":"Yafeng"},{"family":"Lindström","given":"Björn"},{"family":"Olsson","given":"Andreas"}],"issued":{"date-parts":[["2025",1,16]]}}}],"schema":"https://github.com/citation-style-language/schema/raw/master/csl-citation.json"} </w:instrText>
      </w:r>
      <w:r w:rsidR="00C05C37" w:rsidRPr="00CF3310">
        <w:rPr>
          <w:rStyle w:val="Strong"/>
          <w:rFonts w:ascii="Times New Roman" w:hAnsi="Times New Roman" w:cs="Times New Roman"/>
          <w:b w:val="0"/>
          <w:sz w:val="24"/>
          <w:szCs w:val="24"/>
        </w:rPr>
        <w:fldChar w:fldCharType="separate"/>
      </w:r>
      <w:r w:rsidR="00C05C37" w:rsidRPr="00CF3310">
        <w:rPr>
          <w:rFonts w:ascii="Times New Roman" w:hAnsi="Times New Roman" w:cs="Times New Roman"/>
          <w:sz w:val="24"/>
          <w:szCs w:val="24"/>
        </w:rPr>
        <w:t>(Selbing et al., 2025)</w:t>
      </w:r>
      <w:r w:rsidR="00C05C37" w:rsidRPr="00CF3310">
        <w:rPr>
          <w:rStyle w:val="Strong"/>
          <w:rFonts w:ascii="Times New Roman" w:hAnsi="Times New Roman" w:cs="Times New Roman"/>
          <w:b w:val="0"/>
          <w:sz w:val="24"/>
          <w:szCs w:val="24"/>
        </w:rPr>
        <w:fldChar w:fldCharType="end"/>
      </w:r>
      <w:r w:rsidR="00C05C37" w:rsidRPr="00CF3310">
        <w:rPr>
          <w:rStyle w:val="Strong"/>
          <w:rFonts w:ascii="Times New Roman" w:hAnsi="Times New Roman" w:cs="Times New Roman"/>
          <w:b w:val="0"/>
          <w:sz w:val="24"/>
          <w:szCs w:val="24"/>
        </w:rPr>
        <w:t xml:space="preserve">.  </w:t>
      </w:r>
    </w:p>
    <w:p w:rsidR="00BD45CB" w:rsidRPr="00CF3310" w:rsidRDefault="00C05C37" w:rsidP="00C05C37">
      <w:pPr>
        <w:jc w:val="both"/>
        <w:rPr>
          <w:rStyle w:val="Strong"/>
          <w:rFonts w:ascii="Times New Roman" w:hAnsi="Times New Roman" w:cs="Times New Roman"/>
          <w:b w:val="0"/>
          <w:sz w:val="24"/>
          <w:szCs w:val="24"/>
        </w:rPr>
      </w:pPr>
      <w:r w:rsidRPr="00CF3310">
        <w:rPr>
          <w:rStyle w:val="Strong"/>
          <w:rFonts w:ascii="Times New Roman" w:hAnsi="Times New Roman" w:cs="Times New Roman"/>
          <w:b w:val="0"/>
          <w:sz w:val="24"/>
          <w:szCs w:val="24"/>
        </w:rPr>
        <w:t>The stigma that is associated to mentally ill chronic marijuana users is learnt through observing others in their treatment of these mentally ill people and forms the belief system that guides an individual in the treatment of such people, where these is reinforced by the negative social cultural perceptions and attitudes directed towards them by the other members of the society</w:t>
      </w:r>
      <w:r w:rsidR="000C7FA1" w:rsidRPr="00CF3310">
        <w:rPr>
          <w:rStyle w:val="Strong"/>
          <w:rFonts w:ascii="Times New Roman" w:hAnsi="Times New Roman" w:cs="Times New Roman"/>
          <w:b w:val="0"/>
          <w:sz w:val="24"/>
          <w:szCs w:val="24"/>
        </w:rPr>
        <w:t xml:space="preserve"> </w:t>
      </w:r>
      <w:r w:rsidR="000C7FA1" w:rsidRPr="00CF3310">
        <w:rPr>
          <w:rStyle w:val="Strong"/>
          <w:rFonts w:ascii="Times New Roman" w:hAnsi="Times New Roman" w:cs="Times New Roman"/>
          <w:b w:val="0"/>
          <w:sz w:val="24"/>
          <w:szCs w:val="24"/>
        </w:rPr>
        <w:fldChar w:fldCharType="begin"/>
      </w:r>
      <w:r w:rsidR="000C7FA1" w:rsidRPr="00CF3310">
        <w:rPr>
          <w:rStyle w:val="Strong"/>
          <w:rFonts w:ascii="Times New Roman" w:hAnsi="Times New Roman" w:cs="Times New Roman"/>
          <w:b w:val="0"/>
          <w:sz w:val="24"/>
          <w:szCs w:val="24"/>
        </w:rPr>
        <w:instrText xml:space="preserve"> ADDIN ZOTERO_ITEM CSL_CITATION {"citationID":"gJ1C3ko1","properties":{"unsorted":false,"formattedCitation":"(Krendl &amp; Perry, 2023)","plainCitation":"(Krendl &amp; Perry, 2023)","noteIndex":0},"citationItems":[{"id":435,"uris":["http://zotero.org/users/local/R7513p8Y/items/ENRGVTDL"],"itemData":{"id":435,"type":"article-journal","abstract":"Substance dependence is a prevalent and urgent public health problem. In 2021, 60 million Americans reported abusing alcohol within the month prior to being surveyed, and nearly 20 million Americans reported using illegal drugs (e.g., heroin) or prescription drugs (e.g., opioids) for nonmedical reasons in the year before. Drug-involved overdose rates have been steadily increasing over the past 20 years. This increase has been primarily driven by opioid and stimulant use. Despite its prevalence, drug dependence is one of the most stigmatized health conditions. Stigma has myriad negative consequences for its targets, including limiting their access to employment and housing, disrupting interpersonal relationships, harming physical and mental health, and reducing help-seeking. However, because research on stigma toward people with substance use disorders (SUDs) is relatively sparse compared with research on stigma toward other mental illnesses, the field lacks a comprehensive understanding of the causes and consequences of SUD stigma. Moreover, it remains unclear how, if at all, these factors differ from other types of mental illness stigma. The goal of this review is to take stock of the literature on SUD stigma, providing a clear set of foundational principles and a blueprint for future research and translational activity.","container-title":"Psychological Science in the Public Interest: A Journal of the American Psychological Society","DOI":"10.1177/15291006231198193","ISSN":"2160-0031","issue":"2","journalAbbreviation":"Psychol Sci Public Interest","language":"eng","page":"90-126","PMID":"37883667","source":"PubMed","title":"Stigma Toward Substance Dependence: Causes, Consequences, and Potential Interventions","title-short":"Stigma Toward Substance Dependence","volume":"24","author":[{"family":"Krendl","given":"Anne C."},{"family":"Perry","given":"Brea L."}],"issued":{"date-parts":[["2023",11]]}}}],"schema":"https://github.com/citation-style-language/schema/raw/master/csl-citation.json"} </w:instrText>
      </w:r>
      <w:r w:rsidR="000C7FA1" w:rsidRPr="00CF3310">
        <w:rPr>
          <w:rStyle w:val="Strong"/>
          <w:rFonts w:ascii="Times New Roman" w:hAnsi="Times New Roman" w:cs="Times New Roman"/>
          <w:b w:val="0"/>
          <w:sz w:val="24"/>
          <w:szCs w:val="24"/>
        </w:rPr>
        <w:fldChar w:fldCharType="separate"/>
      </w:r>
      <w:r w:rsidR="000C7FA1" w:rsidRPr="00CF3310">
        <w:rPr>
          <w:rFonts w:ascii="Times New Roman" w:hAnsi="Times New Roman" w:cs="Times New Roman"/>
          <w:sz w:val="24"/>
          <w:szCs w:val="24"/>
        </w:rPr>
        <w:t>(Krendl &amp; Perry, 2023)</w:t>
      </w:r>
      <w:r w:rsidR="000C7FA1" w:rsidRPr="00CF3310">
        <w:rPr>
          <w:rStyle w:val="Strong"/>
          <w:rFonts w:ascii="Times New Roman" w:hAnsi="Times New Roman" w:cs="Times New Roman"/>
          <w:b w:val="0"/>
          <w:sz w:val="24"/>
          <w:szCs w:val="24"/>
        </w:rPr>
        <w:fldChar w:fldCharType="end"/>
      </w:r>
      <w:r w:rsidR="000C7FA1" w:rsidRPr="00CF3310">
        <w:rPr>
          <w:rStyle w:val="Strong"/>
          <w:rFonts w:ascii="Times New Roman" w:hAnsi="Times New Roman" w:cs="Times New Roman"/>
          <w:b w:val="0"/>
          <w:sz w:val="24"/>
          <w:szCs w:val="24"/>
        </w:rPr>
        <w:t>. This reinforcement is also through sharing of beliefs that approve the messages as socially desirable to isolate the mentally ill people through community narratives by approving their stigmatization through unquestionable acceptance of such discriminatory behaviors and practices.</w:t>
      </w:r>
    </w:p>
    <w:p w:rsidR="00F060F7" w:rsidRPr="00CF3310" w:rsidRDefault="00B342B3" w:rsidP="00455BEF">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Alemu et a</w:t>
      </w:r>
      <w:r w:rsidR="00E35228" w:rsidRPr="00CF3310">
        <w:rPr>
          <w:rFonts w:ascii="Times New Roman" w:eastAsia="Times New Roman" w:hAnsi="Times New Roman" w:cs="Times New Roman"/>
          <w:sz w:val="24"/>
          <w:szCs w:val="24"/>
        </w:rPr>
        <w:t>l. (2023),</w:t>
      </w:r>
      <w:r w:rsidRPr="00CF3310">
        <w:rPr>
          <w:rFonts w:ascii="Times New Roman" w:eastAsia="Times New Roman" w:hAnsi="Times New Roman" w:cs="Times New Roman"/>
          <w:sz w:val="24"/>
          <w:szCs w:val="24"/>
        </w:rPr>
        <w:t xml:space="preserve"> people with mental illnesses usually ended up suffering from internalized stigma. For marijuana users, the intersection of the various types of stigma, that is based on gender, criminalization, poverty, and social labeling of those that are mentally ill as other has </w:t>
      </w:r>
      <w:r w:rsidR="00A314FF" w:rsidRPr="00CF3310">
        <w:rPr>
          <w:rFonts w:ascii="Times New Roman" w:eastAsia="Times New Roman" w:hAnsi="Times New Roman" w:cs="Times New Roman"/>
          <w:sz w:val="24"/>
          <w:szCs w:val="24"/>
        </w:rPr>
        <w:t>a</w:t>
      </w:r>
      <w:r w:rsidRPr="00CF3310">
        <w:rPr>
          <w:rFonts w:ascii="Times New Roman" w:eastAsia="Times New Roman" w:hAnsi="Times New Roman" w:cs="Times New Roman"/>
          <w:sz w:val="24"/>
          <w:szCs w:val="24"/>
        </w:rPr>
        <w:t xml:space="preserve"> heavy influence on their social suffering. The greater the level of perceived stigma the higher the chances of resisting treatment for chronic marijuana abuser </w:t>
      </w:r>
      <w:r w:rsidRPr="00CF3310">
        <w:rPr>
          <w:rFonts w:ascii="Times New Roman" w:eastAsia="Times New Roman" w:hAnsi="Times New Roman" w:cs="Times New Roman"/>
          <w:sz w:val="24"/>
          <w:szCs w:val="24"/>
        </w:rPr>
        <w:fldChar w:fldCharType="begin"/>
      </w:r>
      <w:r w:rsidRPr="00CF3310">
        <w:rPr>
          <w:rFonts w:ascii="Times New Roman" w:eastAsia="Times New Roman" w:hAnsi="Times New Roman" w:cs="Times New Roman"/>
          <w:sz w:val="24"/>
          <w:szCs w:val="24"/>
        </w:rPr>
        <w:instrText xml:space="preserve"> ADDIN ZOTERO_ITEM CSL_CITATION {"citationID":"22kmOr3u","properties":{"unsorted":false,"formattedCitation":"(Yangyuen et al., 2020)","plainCitation":"(Yangyuen et al., 2020)","noteIndex":0},"citationItems":[{"id":424,"uris":["http://zotero.org/users/local/R7513p8Y/items/2Q29V2MP"],"itemData":{"id":424,"type":"article-journal","abstract":"Context:\nA major social problem among clients with substance use disorders is stigmatization related to health conditions, which contributes to poor mental and physical health circumstances and becomes hazardous to substance abuse treatment. Meanwhile, decreased stigmatization among cannabis users might occur because some people use cannabis without experiencing harm or believe it to be a harmless substance and might not be receiving treatment. Several studies have investigated stigma toward substance use disorder and treatment. However, less is known about how stigmatization influences treatment.\n\nAims:\nTo investigate the association between the perceived stigma of addiction and treatment utilization among cannabis addicts.\n\nMaterials and Methods:\nA cross-sectional design was conducted with consecutive sampling techniques among 977 cannabis users recruited from all 7 compulsory drug detention centers in Thailand. The data were collected by standardized interviewers with a structured interviewing questionnaire. Binary logistic regression was applied to determine the effect of perceived stigma of treatment utilization.\n\nResults:\nMost clients were male (84.5%), had a family history of drug problems (54.5%), and had a history of mental health problems (5.1%). Most of them reported moderate-to-high levels of perceived stigma (87.2%) and received treatment (28.9%). Greater perceived stigma was associated with decreased treatment for cannabis abuse.\n\nConclusions:\nThe perceived stigma of addiction is a barrier to cannabis abuse treatment utilization. Thus, a better understanding of stigma could reduce its negative impact on seeking and engaging in treatment.","container-title":"Indian Journal of Community Medicine : Official Publication of Indian Association of Preventive &amp; Social Medicine","DOI":"10.4103/ijcm.IJCM_532_19","ISSN":"0970-0218","issue":"4","journalAbbreviation":"Indian J Community Med","page":"492-496","PMID":"33623208","PMCID":"PMC7877418","source":"PubMed Central","title":"The Perceived Stigma of Addiction and Treatment Utilization among Cannabis Addicts in Thailand","volume":"45","author":[{"family":"Yangyuen","given":"Suneerat"},{"family":"Kanato","given":"Manop"},{"family":"Mahaweerawat","given":"Chatchada"},{"family":"Mahaweerawat","given":"Udomsak"}],"issued":{"date-parts":[["2020"]]}}}],"schema":"https://github.com/citation-style-language/schema/raw/master/csl-citation.json"} </w:instrText>
      </w:r>
      <w:r w:rsidRPr="00CF3310">
        <w:rPr>
          <w:rFonts w:ascii="Times New Roman" w:eastAsia="Times New Roman" w:hAnsi="Times New Roman" w:cs="Times New Roman"/>
          <w:sz w:val="24"/>
          <w:szCs w:val="24"/>
        </w:rPr>
        <w:fldChar w:fldCharType="separate"/>
      </w:r>
      <w:r w:rsidRPr="00CF3310">
        <w:rPr>
          <w:rFonts w:ascii="Times New Roman" w:hAnsi="Times New Roman" w:cs="Times New Roman"/>
          <w:sz w:val="24"/>
          <w:szCs w:val="24"/>
        </w:rPr>
        <w:t>(Yangyuen et al., 2020)</w:t>
      </w:r>
      <w:r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This compounds the problem when the person is mentally ill and may lack the legal capacity to subject the self to treatment and is shunned by their family members due to stigma to the individual and to their families</w:t>
      </w:r>
      <w:r w:rsidR="00455BEF" w:rsidRPr="00CF3310">
        <w:rPr>
          <w:rFonts w:ascii="Times New Roman" w:eastAsia="Times New Roman" w:hAnsi="Times New Roman" w:cs="Times New Roman"/>
          <w:sz w:val="24"/>
          <w:szCs w:val="24"/>
        </w:rPr>
        <w:t xml:space="preserve"> </w:t>
      </w:r>
      <w:r w:rsidR="00455BEF" w:rsidRPr="00CF3310">
        <w:rPr>
          <w:rFonts w:ascii="Times New Roman" w:eastAsia="Times New Roman" w:hAnsi="Times New Roman" w:cs="Times New Roman"/>
          <w:sz w:val="24"/>
          <w:szCs w:val="24"/>
        </w:rPr>
        <w:fldChar w:fldCharType="begin"/>
      </w:r>
      <w:r w:rsidR="00E35228" w:rsidRPr="00CF3310">
        <w:rPr>
          <w:rFonts w:ascii="Times New Roman" w:eastAsia="Times New Roman" w:hAnsi="Times New Roman" w:cs="Times New Roman"/>
          <w:sz w:val="24"/>
          <w:szCs w:val="24"/>
        </w:rPr>
        <w:instrText xml:space="preserve"> ADDIN ZOTERO_ITEM CSL_CITATION {"citationID":"mIzVaj7r","properties":{"unsorted":false,"formattedCitation":"(Alemu et al., 2023; Yangyuen et al., 2020)","plainCitation":"(Alemu et al., 2023; Yangyuen et al., 2020)","noteIndex":0},"citationItems":[{"id":421,"uris":["http://zotero.org/users/local/R7513p8Y/items/JLB7CXKY"],"itemData":{"id":421,"type":"article-journal","abstract":"BACKGROUND: Internalisation of stigma occurs when people with a stigmatised attribute, such as a mental illness, supress negative but accepted societal attitudes. However, as far as is known, there is no comprehensive picture of the prevalence of and factors associated with, internalised stigma among people living with mental illness in Africa. This systematic review and meta-analysis provide new knowledge by examining the evidence on the prevalence of internalised stigma and associated factors among people living with mental illness in Africa.\nMETHODS: Using the population, intervention, comparison, outcome, and type of study (PICOT) approach, PubMed, Scopus, MEDLINE, PsycINFO, CINAHL, ScienceDirect, and Google Scholar were searched using a structured search comprising terms associated with mental health, mental illness, internalised stigma, and a list of all African countries. To evaluate paper quality, the Joanna Briggs Institute Quality Appraisal Checklist was used. Subgroup analysis with country and diagnosis was tested using a random-effect model, and bias was checked using a funnel plot and an inspection of Egger's regression test. A p-value, OR and 95% CI was used to demonstrate an association.\nRESULTS: The pooled prevalence of internalised stigma was 29.05% (25.42,32.68: I2 = 59.0%, p ≤ 0.001). In the subgroup analysis by country, Ethiopia had the highest prevalence of internalised stigma at 31.80(27.76,35.84: I2 = 25.6%, p ≤ 0.208), followed by Egypt at 31.26(13.15,49.36: I2 = 81.6%, p ≤ 0.02), and Nigeria at 24.31(17.94,30.67: I2 = 62.8%, p ≤ 0.02). Based on domains of internalised stigma, pooled prevalence was stigma resistance: 37.07%, alienation: 35.85%, experience of discrimination: 31.61%, social withdrawal: 30.81% and stereotype: 26.10%. Experiencing psychotic symptoms (1.42(0.45,2.38)), single marital status (2.78(1.49,4.06)), suicidal ideation (2.32(1.14,3.49)), drug nonadherence (1.5(-0.84,4.00)), poor social support (6.69(3.53,9.85)), being unemployed (2.68(1.71,3.65)), and being unable to read and write (3.56(2.26,4.85)) were identified as risk factors for internalised stigma.\nCONCLUSIONS: Internalised stigma is common among people suffering from mental illnesses in Africa. This review determined that 29% of the sample population had elevated internalised stigma scores, and there were variations by country. People experiencing mental illness who have a single marital status, suicidal behaviours, poor social support, unemployed and have poor literacy levels were at a higher risk of internalised stigma. The finding points to populations that require support to address internalised stigma and improve the mental health outcomes.","container-title":"BMC psychiatry","DOI":"10.1186/s12888-023-04950-2","ISSN":"1471-244X","issue":"1","journalAbbreviation":"BMC Psychiatry","language":"eng","page":"480","PMID":"37386417","PMCID":"PMC10308748","source":"PubMed","title":"Internalised stigma among people with mental illness in Africa, pooled effect estimates and subgroup analysis on each domain: systematic review and meta-analysis","title-short":"Internalised stigma among people with mental illness in Africa, pooled effect estimates and subgroup analysis on each domain","volume":"23","author":[{"family":"Alemu","given":"Wondale Getinet"},{"family":"Due","given":"Clemence"},{"family":"Muir-Cochrane","given":"Eimear"},{"family":"Mwanri","given":"Lillian"},{"family":"Ziersch","given":"Anna"}],"issued":{"date-parts":[["2023",6,29]]}}},{"id":424,"uris":["http://zotero.org/users/local/R7513p8Y/items/2Q29V2MP"],"itemData":{"id":424,"type":"article-journal","abstract":"Context:\nA major social problem among clients with substance use disorders is stigmatization related to health conditions, which contributes to poor mental and physical health circumstances and becomes hazardous to substance abuse treatment. Meanwhile, decreased stigmatization among cannabis users might occur because some people use cannabis without experiencing harm or believe it to be a harmless substance and might not be receiving treatment. Several studies have investigated stigma toward substance use disorder and treatment. However, less is known about how stigmatization influences treatment.\n\nAims:\nTo investigate the association between the perceived stigma of addiction and treatment utilization among cannabis addicts.\n\nMaterials and Methods:\nA cross-sectional design was conducted with consecutive sampling techniques among 977 cannabis users recruited from all 7 compulsory drug detention centers in Thailand. The data were collected by standardized interviewers with a structured interviewing questionnaire. Binary logistic regression was applied to determine the effect of perceived stigma of treatment utilization.\n\nResults:\nMost clients were male (84.5%), had a family history of drug problems (54.5%), and had a history of mental health problems (5.1%). Most of them reported moderate-to-high levels of perceived stigma (87.2%) and received treatment (28.9%). Greater perceived stigma was associated with decreased treatment for cannabis abuse.\n\nConclusions:\nThe perceived stigma of addiction is a barrier to cannabis abuse treatment utilization. Thus, a better understanding of stigma could reduce its negative impact on seeking and engaging in treatment.","container-title":"Indian Journal of Community Medicine : Official Publication of Indian Association of Preventive &amp; Social Medicine","DOI":"10.4103/ijcm.IJCM_532_19","ISSN":"0970-0218","issue":"4","journalAbbreviation":"Indian J Community Med","page":"492-496","PMID":"33623208","PMCID":"PMC7877418","source":"PubMed Central","title":"The Perceived Stigma of Addiction and Treatment Utilization among Cannabis Addicts in Thailand","volume":"45","author":[{"family":"Yangyuen","given":"Suneerat"},{"family":"Kanato","given":"Manop"},{"family":"Mahaweerawat","given":"Chatchada"},{"family":"Mahaweerawat","given":"Udomsak"}],"issued":{"date-parts":[["2020"]]}}}],"schema":"https://github.com/citation-style-language/schema/raw/master/csl-citation.json"} </w:instrText>
      </w:r>
      <w:r w:rsidR="00455BEF" w:rsidRPr="00CF3310">
        <w:rPr>
          <w:rFonts w:ascii="Times New Roman" w:eastAsia="Times New Roman" w:hAnsi="Times New Roman" w:cs="Times New Roman"/>
          <w:sz w:val="24"/>
          <w:szCs w:val="24"/>
        </w:rPr>
        <w:fldChar w:fldCharType="separate"/>
      </w:r>
      <w:r w:rsidR="00E35228" w:rsidRPr="00CF3310">
        <w:rPr>
          <w:rFonts w:ascii="Times New Roman" w:hAnsi="Times New Roman" w:cs="Times New Roman"/>
          <w:sz w:val="24"/>
          <w:szCs w:val="24"/>
        </w:rPr>
        <w:t>(Alemu et al., 2023; Yangyuen et al., 2020)</w:t>
      </w:r>
      <w:r w:rsidR="00455BEF"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w:t>
      </w:r>
      <w:r w:rsidR="00455BEF" w:rsidRPr="00CF3310">
        <w:rPr>
          <w:rFonts w:ascii="Times New Roman" w:eastAsia="Times New Roman" w:hAnsi="Times New Roman" w:cs="Times New Roman"/>
          <w:sz w:val="24"/>
          <w:szCs w:val="24"/>
        </w:rPr>
        <w:t xml:space="preserve"> </w:t>
      </w:r>
    </w:p>
    <w:p w:rsidR="00AF679E" w:rsidRPr="00CF3310" w:rsidRDefault="00455BEF" w:rsidP="00455BEF">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According to King (2024), problematic marijuana ab</w:t>
      </w:r>
      <w:r w:rsidR="00BA2948" w:rsidRPr="00CF3310">
        <w:rPr>
          <w:rFonts w:ascii="Times New Roman" w:eastAsia="Times New Roman" w:hAnsi="Times New Roman" w:cs="Times New Roman"/>
          <w:sz w:val="24"/>
          <w:szCs w:val="24"/>
        </w:rPr>
        <w:t>users may fail to</w:t>
      </w:r>
      <w:r w:rsidRPr="00CF3310">
        <w:rPr>
          <w:rFonts w:ascii="Times New Roman" w:eastAsia="Times New Roman" w:hAnsi="Times New Roman" w:cs="Times New Roman"/>
          <w:sz w:val="24"/>
          <w:szCs w:val="24"/>
        </w:rPr>
        <w:t xml:space="preserve"> disclose their addiction at a healthcare facility due to the </w:t>
      </w:r>
      <w:r w:rsidR="00686686" w:rsidRPr="00CF3310">
        <w:rPr>
          <w:rFonts w:ascii="Times New Roman" w:eastAsia="Times New Roman" w:hAnsi="Times New Roman" w:cs="Times New Roman"/>
          <w:sz w:val="24"/>
          <w:szCs w:val="24"/>
        </w:rPr>
        <w:t>fear of stigmatization</w:t>
      </w:r>
      <w:r w:rsidRPr="00CF3310">
        <w:rPr>
          <w:rFonts w:ascii="Times New Roman" w:eastAsia="Times New Roman" w:hAnsi="Times New Roman" w:cs="Times New Roman"/>
          <w:sz w:val="24"/>
          <w:szCs w:val="24"/>
        </w:rPr>
        <w:t xml:space="preserve"> which is a barrier to treatment and rehabilitation, where prolonged use leads to mental illness.  </w:t>
      </w:r>
    </w:p>
    <w:p w:rsidR="00BA2948" w:rsidRPr="00CF3310" w:rsidRDefault="00BA2948" w:rsidP="00455BEF">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World </w:t>
      </w:r>
      <w:r w:rsidR="00F060F7" w:rsidRPr="00CF3310">
        <w:rPr>
          <w:rFonts w:ascii="Times New Roman" w:eastAsia="Times New Roman" w:hAnsi="Times New Roman" w:cs="Times New Roman"/>
          <w:sz w:val="24"/>
          <w:szCs w:val="24"/>
        </w:rPr>
        <w:t>Health Organization (WHO) notes that</w:t>
      </w:r>
      <w:r w:rsidRPr="00CF3310">
        <w:rPr>
          <w:rFonts w:ascii="Times New Roman" w:eastAsia="Times New Roman" w:hAnsi="Times New Roman" w:cs="Times New Roman"/>
          <w:sz w:val="24"/>
          <w:szCs w:val="24"/>
        </w:rPr>
        <w:t xml:space="preserve"> mental illnesses that are highly associated to drugs and substance abuse are more stigmatizing because of the perception that it was self-inflicted harm by the chronic marijuana abusing individual</w:t>
      </w:r>
      <w:r w:rsidRPr="00CF3310">
        <w:rPr>
          <w:rFonts w:ascii="Times New Roman" w:eastAsia="Times New Roman" w:hAnsi="Times New Roman" w:cs="Times New Roman"/>
          <w:sz w:val="24"/>
          <w:szCs w:val="24"/>
        </w:rPr>
        <w:fldChar w:fldCharType="begin"/>
      </w:r>
      <w:r w:rsidRPr="00CF3310">
        <w:rPr>
          <w:rFonts w:ascii="Times New Roman" w:eastAsia="Times New Roman" w:hAnsi="Times New Roman" w:cs="Times New Roman"/>
          <w:sz w:val="24"/>
          <w:szCs w:val="24"/>
        </w:rPr>
        <w:instrText xml:space="preserve"> ADDIN ZOTERO_ITEM CSL_CITATION {"citationID":"chrBGJpH","properties":{"unsorted":false,"formattedCitation":"(World Health Organization, 2023)","plainCitation":"(World Health Organization, 2023)","noteIndex":0},"citationItems":[{"id":429,"uris":["http://zotero.org/users/local/R7513p8Y/items/5J5SJYPS"],"itemData":{"id":429,"type":"book","edition":"3","ISBN":"978-92-4-008427-8","publisher":"WHO Guidelines Review Committee: Mental Health, Brain Health and Substance Use","publisher-place":"Geneva","title":"Mental Health Gap Action Programme (mhGAP) guideline for mental, neurological and substance use disorders","URL":"https://www.who.int/publications/i/item/9789240084278","author":[{"family":"World Health Organization","given":""}],"issued":{"date-parts":[["2023"]]}}}],"schema":"https://github.com/citation-style-language/schema/raw/master/csl-citation.json"} </w:instrText>
      </w:r>
      <w:r w:rsidRPr="00CF3310">
        <w:rPr>
          <w:rFonts w:ascii="Times New Roman" w:eastAsia="Times New Roman" w:hAnsi="Times New Roman" w:cs="Times New Roman"/>
          <w:sz w:val="24"/>
          <w:szCs w:val="24"/>
        </w:rPr>
        <w:fldChar w:fldCharType="separate"/>
      </w:r>
      <w:r w:rsidRPr="00CF3310">
        <w:rPr>
          <w:rFonts w:ascii="Times New Roman" w:hAnsi="Times New Roman" w:cs="Times New Roman"/>
          <w:sz w:val="24"/>
          <w:szCs w:val="24"/>
        </w:rPr>
        <w:t>(World Health Organization, 2023)</w:t>
      </w:r>
      <w:r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xml:space="preserve">. Keeping that in the context of Kenya, many communities have constructed the image of chronic marijuana users as people who are prone to expressing themselves through violence, engage in criminal acts to finance their drug consumption behaviors, people who unpredictable and </w:t>
      </w:r>
      <w:r w:rsidR="001D1193" w:rsidRPr="00CF3310">
        <w:rPr>
          <w:rFonts w:ascii="Times New Roman" w:eastAsia="Times New Roman" w:hAnsi="Times New Roman" w:cs="Times New Roman"/>
          <w:sz w:val="24"/>
          <w:szCs w:val="24"/>
        </w:rPr>
        <w:t>socially maladjusted</w:t>
      </w:r>
      <w:r w:rsidR="00D60BD4" w:rsidRPr="00CF3310">
        <w:rPr>
          <w:rFonts w:ascii="Times New Roman" w:eastAsia="Times New Roman" w:hAnsi="Times New Roman" w:cs="Times New Roman"/>
          <w:sz w:val="24"/>
          <w:szCs w:val="24"/>
        </w:rPr>
        <w:t xml:space="preserve"> </w:t>
      </w:r>
      <w:r w:rsidR="00D60BD4" w:rsidRPr="00CF3310">
        <w:rPr>
          <w:rFonts w:ascii="Times New Roman" w:eastAsia="Times New Roman" w:hAnsi="Times New Roman" w:cs="Times New Roman"/>
          <w:sz w:val="24"/>
          <w:szCs w:val="24"/>
        </w:rPr>
        <w:fldChar w:fldCharType="begin"/>
      </w:r>
      <w:r w:rsidR="00D60BD4" w:rsidRPr="00CF3310">
        <w:rPr>
          <w:rFonts w:ascii="Times New Roman" w:eastAsia="Times New Roman" w:hAnsi="Times New Roman" w:cs="Times New Roman"/>
          <w:sz w:val="24"/>
          <w:szCs w:val="24"/>
        </w:rPr>
        <w:instrText xml:space="preserve"> ADDIN ZOTERO_ITEM CSL_CITATION {"citationID":"CuR64RPb","properties":{"unsorted":false,"formattedCitation":"(Kamenderi et al., 2019; Olungah &amp; Muga, 2021)","plainCitation":"(Kamenderi et al., 2019; Olungah &amp; Muga, 2021)","noteIndex":0},"citationItems":[{"id":419,"uris":["http://zotero.org/users/local/R7513p8Y/items/7GVDFM4N"],"itemData":{"id":419,"type":"article-journal","container-title":"African Journal of Alcohol &amp; Drug Abus","DOI":"https://ajada.nacada.go.ke/index.php/ajada/article/view/7","issue":"1","page":"54-59","title":"Status of Drugs and Substance Abuse among the General Population in Kenya","volume":"1","author":[{"family":"Kamenderi","given":"Morris"},{"family":"Muteti","given":"John"},{"family":"Okioma","given":"Victor"},{"family":"Kimani","given":"Stephen"},{"family":"Felistas","given":"Kanana"},{"family":"Kahiu","given":"Caroline"}],"issued":{"date-parts":[["2019"]]}}},{"id":420,"uris":["http://zotero.org/users/local/R7513p8Y/items/LGYS8YUN"],"itemData":{"id":420,"type":"article-journal","container-title":"African Journal of ALcohol and Drug Abuse","DOI":"https://ajada.nacada.go.ke/index.php/ajada/article/view/36","issue":"1","title":"New Consumption Patterns of Marijuana and Their Implications for Law Enforcement in Kenya","volume":"6","author":[{"family":"Olungah","given":"Charles Owuor"},{"family":"Muga","given":"Geoffrey Otieno"}],"issued":{"date-parts":[["2021"]]}}}],"schema":"https://github.com/citation-style-language/schema/raw/master/csl-citation.json"} </w:instrText>
      </w:r>
      <w:r w:rsidR="00D60BD4" w:rsidRPr="00CF3310">
        <w:rPr>
          <w:rFonts w:ascii="Times New Roman" w:eastAsia="Times New Roman" w:hAnsi="Times New Roman" w:cs="Times New Roman"/>
          <w:sz w:val="24"/>
          <w:szCs w:val="24"/>
        </w:rPr>
        <w:fldChar w:fldCharType="separate"/>
      </w:r>
      <w:r w:rsidR="00D60BD4" w:rsidRPr="00CF3310">
        <w:rPr>
          <w:rFonts w:ascii="Times New Roman" w:hAnsi="Times New Roman" w:cs="Times New Roman"/>
          <w:sz w:val="24"/>
          <w:szCs w:val="24"/>
        </w:rPr>
        <w:t>(Kamenderi et al., 2019; Olungah &amp; Muga, 2021)</w:t>
      </w:r>
      <w:r w:rsidR="00D60BD4" w:rsidRPr="00CF3310">
        <w:rPr>
          <w:rFonts w:ascii="Times New Roman" w:eastAsia="Times New Roman" w:hAnsi="Times New Roman" w:cs="Times New Roman"/>
          <w:sz w:val="24"/>
          <w:szCs w:val="24"/>
        </w:rPr>
        <w:fldChar w:fldCharType="end"/>
      </w:r>
      <w:r w:rsidR="00D60BD4" w:rsidRPr="00CF3310">
        <w:rPr>
          <w:rFonts w:ascii="Times New Roman" w:eastAsia="Times New Roman" w:hAnsi="Times New Roman" w:cs="Times New Roman"/>
          <w:sz w:val="24"/>
          <w:szCs w:val="24"/>
        </w:rPr>
        <w:t xml:space="preserve">. The effect of this perception is that it leads to ostracizing, or alienation, or rejection of marijuana-induced mentally ill people. This is now a product of stigmatization that may become a barrier to treatment-seeking behavior. </w:t>
      </w:r>
      <w:r w:rsidR="00B005C0" w:rsidRPr="00CF3310">
        <w:rPr>
          <w:rFonts w:ascii="Times New Roman" w:eastAsia="Times New Roman" w:hAnsi="Times New Roman" w:cs="Times New Roman"/>
          <w:sz w:val="24"/>
          <w:szCs w:val="24"/>
        </w:rPr>
        <w:t>Stigma plays a leading role in etching away both family and communal pillars of support that may help the marijuana-induced mentally ill individual cope with their challenges as well seek treatment for their condition.  This study identified this gap in lack of understanding the social beliefs within Vihiga County in the construction of the stigma mentally ill marijuana chronic users and former addicts face.</w:t>
      </w:r>
    </w:p>
    <w:p w:rsidR="00D92242" w:rsidRPr="00CF3310" w:rsidRDefault="00B55B84" w:rsidP="00D92242">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lastRenderedPageBreak/>
        <w:t>METHODOLOGY</w:t>
      </w:r>
    </w:p>
    <w:p w:rsidR="00D92242" w:rsidRPr="00CF3310" w:rsidRDefault="00E35228" w:rsidP="00CC0AF6">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This study used the qualitative research design </w:t>
      </w:r>
      <w:r w:rsidR="00B354E6" w:rsidRPr="00CF3310">
        <w:rPr>
          <w:rFonts w:ascii="Times New Roman" w:eastAsia="Times New Roman" w:hAnsi="Times New Roman" w:cs="Times New Roman"/>
          <w:sz w:val="24"/>
          <w:szCs w:val="24"/>
        </w:rPr>
        <w:t xml:space="preserve">where four focused group discussions (FGD) were used to collected data from respondents in Vihiga County in western Kenya. </w:t>
      </w:r>
      <w:r w:rsidR="007C79FD" w:rsidRPr="00CF3310">
        <w:rPr>
          <w:rFonts w:ascii="Times New Roman" w:eastAsia="Times New Roman" w:hAnsi="Times New Roman" w:cs="Times New Roman"/>
          <w:sz w:val="24"/>
          <w:szCs w:val="24"/>
        </w:rPr>
        <w:t>Each of the FGDs</w:t>
      </w:r>
      <w:r w:rsidR="00B354E6" w:rsidRPr="00CF3310">
        <w:rPr>
          <w:rFonts w:ascii="Times New Roman" w:eastAsia="Times New Roman" w:hAnsi="Times New Roman" w:cs="Times New Roman"/>
          <w:sz w:val="24"/>
          <w:szCs w:val="24"/>
        </w:rPr>
        <w:t xml:space="preserve"> were made up of </w:t>
      </w:r>
      <w:r w:rsidR="007C79FD" w:rsidRPr="00CF3310">
        <w:rPr>
          <w:rFonts w:ascii="Times New Roman" w:eastAsia="Times New Roman" w:hAnsi="Times New Roman" w:cs="Times New Roman"/>
          <w:sz w:val="24"/>
          <w:szCs w:val="24"/>
        </w:rPr>
        <w:t>8-10 partic</w:t>
      </w:r>
      <w:r w:rsidR="00E93D2F" w:rsidRPr="00CF3310">
        <w:rPr>
          <w:rFonts w:ascii="Times New Roman" w:eastAsia="Times New Roman" w:hAnsi="Times New Roman" w:cs="Times New Roman"/>
          <w:sz w:val="24"/>
          <w:szCs w:val="24"/>
        </w:rPr>
        <w:t>i</w:t>
      </w:r>
      <w:r w:rsidR="007C79FD" w:rsidRPr="00CF3310">
        <w:rPr>
          <w:rFonts w:ascii="Times New Roman" w:eastAsia="Times New Roman" w:hAnsi="Times New Roman" w:cs="Times New Roman"/>
          <w:sz w:val="24"/>
          <w:szCs w:val="24"/>
        </w:rPr>
        <w:t xml:space="preserve">pants constituting </w:t>
      </w:r>
      <w:r w:rsidR="00B354E6" w:rsidRPr="00CF3310">
        <w:rPr>
          <w:rFonts w:ascii="Times New Roman" w:eastAsia="Times New Roman" w:hAnsi="Times New Roman" w:cs="Times New Roman"/>
          <w:sz w:val="24"/>
          <w:szCs w:val="24"/>
        </w:rPr>
        <w:t xml:space="preserve">community leaders, representatives of the youth, traders, religious leaders and family members who acknowledged presence of mentally ill family members and who were of the view that the illnesses were attributed to prolonged abuse of marijuana. The major trading centers that were selected for data collection were Luanda town, Serem market center, Mbale town and Cheptulu market center. </w:t>
      </w:r>
      <w:r w:rsidR="007C79FD" w:rsidRPr="00CF3310">
        <w:rPr>
          <w:rFonts w:ascii="Times New Roman" w:eastAsia="Times New Roman" w:hAnsi="Times New Roman" w:cs="Times New Roman"/>
          <w:sz w:val="24"/>
          <w:szCs w:val="24"/>
        </w:rPr>
        <w:t xml:space="preserve">The language of used in the discussions was Kiswahili and written consent sought to record the participants where the information was later transcribed and translated to English. The analysis of the data used thematic analysis where the emerging patterns of themes were grouped thematically based on the dominant themes that constituted the key findings of the study. </w:t>
      </w:r>
    </w:p>
    <w:p w:rsidR="00D92242" w:rsidRPr="00CF3310" w:rsidRDefault="00B55B84" w:rsidP="00D92242">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FINDINGS AND DISCUSSION</w:t>
      </w:r>
    </w:p>
    <w:p w:rsidR="00D92242" w:rsidRPr="00CF3310" w:rsidRDefault="00D92242" w:rsidP="00D92242">
      <w:pPr>
        <w:spacing w:before="100" w:beforeAutospacing="1" w:after="100" w:afterAutospacing="1" w:line="240" w:lineRule="auto"/>
        <w:outlineLvl w:val="2"/>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Moral Failure</w:t>
      </w:r>
      <w:r w:rsidR="00E93D2F" w:rsidRPr="00CF3310">
        <w:rPr>
          <w:rFonts w:ascii="Times New Roman" w:eastAsia="Times New Roman" w:hAnsi="Times New Roman" w:cs="Times New Roman"/>
          <w:b/>
          <w:bCs/>
          <w:sz w:val="24"/>
          <w:szCs w:val="24"/>
        </w:rPr>
        <w:t xml:space="preserve"> Narrative</w:t>
      </w:r>
    </w:p>
    <w:p w:rsidR="0013641C" w:rsidRPr="00CF3310" w:rsidRDefault="00335620" w:rsidP="007F1F85">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In the dialogues emanating from the FGDs, the participants expressed beliefs that the mentally ill people arising from chronic marijuana</w:t>
      </w:r>
      <w:r w:rsidR="00777E6D" w:rsidRPr="00CF3310">
        <w:rPr>
          <w:rFonts w:ascii="Times New Roman" w:eastAsia="Times New Roman" w:hAnsi="Times New Roman" w:cs="Times New Roman"/>
          <w:sz w:val="24"/>
          <w:szCs w:val="24"/>
        </w:rPr>
        <w:t xml:space="preserve"> abuse were entirely responsible for their condition. The participants presented a picture perceiving marijuana users as having made a conscious decision to abuse drugs to their own detriment. From this perspective, some of them were of the idea that they deliberately chose that kind of lifestyle and laid the foundation for their own mental illness which they deserved because it was their own choice. In this interpretation of the situation of the mental illness of the chronic marijuana user, some of the participants apportion the blame entirely on these individuals and do no</w:t>
      </w:r>
      <w:r w:rsidR="007F1F85" w:rsidRPr="00CF3310">
        <w:rPr>
          <w:rFonts w:ascii="Times New Roman" w:eastAsia="Times New Roman" w:hAnsi="Times New Roman" w:cs="Times New Roman"/>
          <w:sz w:val="24"/>
          <w:szCs w:val="24"/>
        </w:rPr>
        <w:t>t perceive their illness as a me</w:t>
      </w:r>
      <w:r w:rsidR="00777E6D" w:rsidRPr="00CF3310">
        <w:rPr>
          <w:rFonts w:ascii="Times New Roman" w:eastAsia="Times New Roman" w:hAnsi="Times New Roman" w:cs="Times New Roman"/>
          <w:sz w:val="24"/>
          <w:szCs w:val="24"/>
        </w:rPr>
        <w:t>ntal health challenge but a result of moral failure.</w:t>
      </w:r>
    </w:p>
    <w:p w:rsidR="00335620" w:rsidRPr="00CF3310" w:rsidRDefault="00777E6D" w:rsidP="007F1F85">
      <w:pPr>
        <w:spacing w:before="100" w:beforeAutospacing="1" w:after="100" w:afterAutospacing="1" w:line="240" w:lineRule="auto"/>
        <w:jc w:val="both"/>
        <w:rPr>
          <w:rFonts w:ascii="Times New Roman" w:eastAsia="Times New Roman" w:hAnsi="Times New Roman" w:cs="Times New Roman"/>
          <w:i/>
          <w:sz w:val="24"/>
          <w:szCs w:val="24"/>
        </w:rPr>
      </w:pPr>
      <w:r w:rsidRPr="00CF3310">
        <w:rPr>
          <w:rFonts w:ascii="Times New Roman" w:eastAsia="Times New Roman" w:hAnsi="Times New Roman" w:cs="Times New Roman"/>
          <w:sz w:val="24"/>
          <w:szCs w:val="24"/>
        </w:rPr>
        <w:t xml:space="preserve">Some of the participants supported their reasoning by quoting Qur’anic and Biblical verses that forbid people from consuming drugs and substances that harm themselves or change the way God created them. For example, one participant quoted </w:t>
      </w:r>
      <w:r w:rsidR="00617DAA" w:rsidRPr="00CF3310">
        <w:rPr>
          <w:rFonts w:ascii="Times New Roman" w:eastAsia="Times New Roman" w:hAnsi="Times New Roman" w:cs="Times New Roman"/>
          <w:sz w:val="24"/>
          <w:szCs w:val="24"/>
        </w:rPr>
        <w:t>2. 1 Corinthians 6:19–20 (NIV)</w:t>
      </w:r>
      <w:r w:rsidRPr="00CF3310">
        <w:rPr>
          <w:rFonts w:ascii="Times New Roman" w:eastAsia="Times New Roman" w:hAnsi="Times New Roman" w:cs="Times New Roman"/>
          <w:sz w:val="24"/>
          <w:szCs w:val="24"/>
        </w:rPr>
        <w:t>, whose effect is to</w:t>
      </w:r>
      <w:r w:rsidR="00617DAA" w:rsidRPr="00CF3310">
        <w:rPr>
          <w:rFonts w:ascii="Times New Roman" w:eastAsia="Times New Roman" w:hAnsi="Times New Roman" w:cs="Times New Roman"/>
          <w:sz w:val="24"/>
          <w:szCs w:val="24"/>
        </w:rPr>
        <w:t xml:space="preserve"> curtail the use of recreational drugs and alcohol whose effects are detrimental to the wellbeing of the individual</w:t>
      </w:r>
      <w:r w:rsidRPr="00CF3310">
        <w:rPr>
          <w:rFonts w:ascii="Times New Roman" w:eastAsia="Times New Roman" w:hAnsi="Times New Roman" w:cs="Times New Roman"/>
          <w:sz w:val="24"/>
          <w:szCs w:val="24"/>
        </w:rPr>
        <w:t xml:space="preserve">. For the Muslim participants, they said Allah forbids everyone from consuming anything that destroys their body or mind, and marijuana destroys the body and mind of the individual and therefore it is forbidden because it is </w:t>
      </w:r>
      <w:r w:rsidRPr="00CF3310">
        <w:rPr>
          <w:rFonts w:ascii="Times New Roman" w:eastAsia="Times New Roman" w:hAnsi="Times New Roman" w:cs="Times New Roman"/>
          <w:i/>
          <w:sz w:val="24"/>
          <w:szCs w:val="24"/>
        </w:rPr>
        <w:t>haram</w:t>
      </w:r>
      <w:r w:rsidR="007C14A3" w:rsidRPr="00CF3310">
        <w:rPr>
          <w:rFonts w:ascii="Times New Roman" w:eastAsia="Times New Roman" w:hAnsi="Times New Roman" w:cs="Times New Roman"/>
          <w:i/>
          <w:sz w:val="24"/>
          <w:szCs w:val="24"/>
        </w:rPr>
        <w:t xml:space="preserve"> </w:t>
      </w:r>
      <w:r w:rsidR="007C14A3" w:rsidRPr="00CF3310">
        <w:rPr>
          <w:rFonts w:ascii="Times New Roman" w:eastAsia="Times New Roman" w:hAnsi="Times New Roman" w:cs="Times New Roman"/>
          <w:sz w:val="24"/>
          <w:szCs w:val="24"/>
        </w:rPr>
        <w:t>(Surah Al-Ma'idah (5:90)</w:t>
      </w:r>
      <w:r w:rsidRPr="00CF3310">
        <w:rPr>
          <w:rFonts w:ascii="Times New Roman" w:eastAsia="Times New Roman" w:hAnsi="Times New Roman" w:cs="Times New Roman"/>
          <w:sz w:val="24"/>
          <w:szCs w:val="24"/>
        </w:rPr>
        <w:t>.</w:t>
      </w:r>
      <w:r w:rsidR="0013641C" w:rsidRPr="00CF3310">
        <w:rPr>
          <w:rFonts w:ascii="Times New Roman" w:eastAsia="Times New Roman" w:hAnsi="Times New Roman" w:cs="Times New Roman"/>
          <w:sz w:val="24"/>
          <w:szCs w:val="24"/>
        </w:rPr>
        <w:t xml:space="preserve"> Basing their reasoning on this passages in the Bible of Qur’an, then it is morally wrong for the individual to engage in marijuana consuming behaviors because they are violating moral laws of their religions. </w:t>
      </w:r>
    </w:p>
    <w:p w:rsidR="0013641C" w:rsidRPr="00CF3310" w:rsidRDefault="0013641C" w:rsidP="00071B41">
      <w:pPr>
        <w:spacing w:before="100" w:beforeAutospacing="1" w:after="0" w:line="240" w:lineRule="auto"/>
        <w:ind w:left="720"/>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1. It is haram to smoke marijuana, to use cocaine, to drink alcohol and wine, to use any substance that harms your natural state of the mind. Allah does not permit that and whoever transgresses that will be punished</w:t>
      </w:r>
    </w:p>
    <w:p w:rsidR="0013641C" w:rsidRPr="00CF3310" w:rsidRDefault="0013641C" w:rsidP="0013641C">
      <w:pPr>
        <w:spacing w:before="100" w:beforeAutospacing="1" w:after="100" w:afterAutospacing="1" w:line="240" w:lineRule="auto"/>
        <w:ind w:left="720"/>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2. A good Christian has no reason to use marijuana, because by using marijuana and becoming mentally ill you are destroying your body, the temple of God, and He our father shall punish you</w:t>
      </w:r>
    </w:p>
    <w:p w:rsidR="00115FDB" w:rsidRPr="00CF3310" w:rsidRDefault="00115FDB" w:rsidP="00D10135">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lastRenderedPageBreak/>
        <w:t xml:space="preserve">The SLT is well anchored in this finding because the judgement that people pass on the mentally-ill chronic marijuana user is seen as a God given punishment for the moral sin of destroying their bodies and mind using marijuana. This is reinforced through repetition of community narratives that are based on religious justifications that present the drug user as a sinner, who has deviated from God’s laws and has acted irresponsibly and </w:t>
      </w:r>
      <w:r w:rsidR="004D3E91" w:rsidRPr="00CF3310">
        <w:rPr>
          <w:rFonts w:ascii="Times New Roman" w:eastAsia="Times New Roman" w:hAnsi="Times New Roman" w:cs="Times New Roman"/>
          <w:sz w:val="24"/>
          <w:szCs w:val="24"/>
        </w:rPr>
        <w:t xml:space="preserve">against the will of God, and </w:t>
      </w:r>
      <w:r w:rsidR="00D10135" w:rsidRPr="00CF3310">
        <w:rPr>
          <w:rFonts w:ascii="Times New Roman" w:eastAsia="Times New Roman" w:hAnsi="Times New Roman" w:cs="Times New Roman"/>
          <w:sz w:val="24"/>
          <w:szCs w:val="24"/>
        </w:rPr>
        <w:t>the</w:t>
      </w:r>
      <w:r w:rsidR="004D3E91" w:rsidRPr="00CF3310">
        <w:rPr>
          <w:rFonts w:ascii="Times New Roman" w:eastAsia="Times New Roman" w:hAnsi="Times New Roman" w:cs="Times New Roman"/>
          <w:sz w:val="24"/>
          <w:szCs w:val="24"/>
        </w:rPr>
        <w:t xml:space="preserve"> punishment on them manifested by mental illness becomes justified.</w:t>
      </w:r>
    </w:p>
    <w:p w:rsidR="00D92242" w:rsidRPr="00CF3310" w:rsidRDefault="00D10135" w:rsidP="00D92242">
      <w:pPr>
        <w:spacing w:before="100" w:beforeAutospacing="1" w:after="100" w:afterAutospacing="1" w:line="240" w:lineRule="auto"/>
        <w:outlineLvl w:val="2"/>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Permanency of</w:t>
      </w:r>
      <w:r w:rsidR="00D92242" w:rsidRPr="00CF3310">
        <w:rPr>
          <w:rFonts w:ascii="Times New Roman" w:eastAsia="Times New Roman" w:hAnsi="Times New Roman" w:cs="Times New Roman"/>
          <w:b/>
          <w:bCs/>
          <w:sz w:val="24"/>
          <w:szCs w:val="24"/>
        </w:rPr>
        <w:t xml:space="preserve"> Marijuana-Ind</w:t>
      </w:r>
      <w:r w:rsidRPr="00CF3310">
        <w:rPr>
          <w:rFonts w:ascii="Times New Roman" w:eastAsia="Times New Roman" w:hAnsi="Times New Roman" w:cs="Times New Roman"/>
          <w:b/>
          <w:bCs/>
          <w:sz w:val="24"/>
          <w:szCs w:val="24"/>
        </w:rPr>
        <w:t xml:space="preserve">uced Mental Illness </w:t>
      </w:r>
    </w:p>
    <w:p w:rsidR="006375C7" w:rsidRPr="00CF3310" w:rsidRDefault="00C64C52" w:rsidP="00C64C52">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One of the recurrent themes in the FGDs was the issue of the irreversibility of the mental damage caused by chronic marijuana use. According to some of the respondents, the belief that marijuana-induced brain damage was irreversible meant that they did not try to seek proper healthcare for the family members whose prolonged use of marijuana had adversely affected their proper mental functioning. </w:t>
      </w:r>
      <w:r w:rsidR="007D79F3" w:rsidRPr="00CF3310">
        <w:rPr>
          <w:rFonts w:ascii="Times New Roman" w:eastAsia="Times New Roman" w:hAnsi="Times New Roman" w:cs="Times New Roman"/>
          <w:sz w:val="24"/>
          <w:szCs w:val="24"/>
        </w:rPr>
        <w:t xml:space="preserve">These is party attributed to research results that show marijuana use changes neural functioning of the brain </w:t>
      </w:r>
      <w:r w:rsidR="007D79F3" w:rsidRPr="00CF3310">
        <w:rPr>
          <w:rFonts w:ascii="Times New Roman" w:eastAsia="Times New Roman" w:hAnsi="Times New Roman" w:cs="Times New Roman"/>
          <w:sz w:val="24"/>
          <w:szCs w:val="24"/>
        </w:rPr>
        <w:fldChar w:fldCharType="begin"/>
      </w:r>
      <w:r w:rsidR="008B3DBA" w:rsidRPr="00CF3310">
        <w:rPr>
          <w:rFonts w:ascii="Times New Roman" w:eastAsia="Times New Roman" w:hAnsi="Times New Roman" w:cs="Times New Roman"/>
          <w:sz w:val="24"/>
          <w:szCs w:val="24"/>
        </w:rPr>
        <w:instrText xml:space="preserve"> ADDIN ZOTERO_ITEM CSL_CITATION {"citationID":"AbBCoVaW","properties":{"unsorted":false,"formattedCitation":"(Gilman, 2017; Mwihaki et al., 2024)","plainCitation":"(Gilman, 2017; Mwihaki et al., 2024)","noteIndex":0},"citationItems":[{"id":451,"uris":["http://zotero.org/users/local/R7513p8Y/items/A4QVKSN2"],"itemData":{"id":451,"type":"article-journal","abstract":"Purpose of review\nAlthough peer influence is an important factor in the initiation and maintenance of cannabis use, few studies have investigated the neural correlates of peer influence among cannabis users. The current review summarizes research on the neuroscience of social influence in cannabis users, with the goal of highlighting gaps in the literature and the need for future research.\n\nRecent findings\nBrain regions underlying peer influence may function differently in cannabis users. Compared to non-using controls, regions of the brain underlying reward, such as the striatum, show greater connectivity with frontal regions, and also show hyperactivity when participants are presented with peer information. Other subcortical regions, such as the insula, show hypoactivation during social exclusion in cannabis users, indicating that neural responses to peer interactions may be altered in cannabis users.\n\nSummary\nAlthough neuroscience is increasingly being used to study social behavior, few studies have specifically focused on cannabis use, and therefore it is difficult to draw conclusions about social mechanisms that may differentiate cannabis users and controls. This area of research may be a promising avenue in which to explore a critical factor underlying cannabis use and addiction.","container-title":"Current addiction reports","DOI":"10.1007/s40429-017-0141-3","ISSN":"2196-2952","issue":"2","journalAbbreviation":"Curr Addict Rep","page":"53-61","PMID":"29057199","PMCID":"PMC5647880","source":"PubMed Central","title":"Neural Correlates of Social Influence Among Cannabis Users","volume":"4","author":[{"family":"Gilman","given":"Jodi M."}],"issued":{"date-parts":[["2017",6]]}}},{"id":267,"uris":["http://zotero.org/users/local/R7513p8Y/items/E3LD6FH6"],"itemData":{"id":267,"type":"article-journal","abstract":"Cognitive impairments induced by substance use contribute to poorer treatment outcomes among patients with substance use disorder (SUD). Neuropsychological assessments are often neglected during patient evaluation in SUD treatment programs owing to the fact that they require extensive time for evaluation and are resource intensive. This inattention is likely to compromise comprehensive treatments which would offer better prognosis for such patients undergoing treatment for SUD. The main objective of this study was to determine predictors of neuro cognitive disorders (NCD) in patients with substance use disorders enrolled in rehabilitation centres in Kiambu County, Kenya. A cross-sectional design was adopted and data collected between Oct-23 to Jan 2024, covering a total of 250 patients aged 18-65 years that consented to participate in the study. Consecutive non-probability sampling technique was deployed in the recruitment of the respondents into the study. A self-rated questionnaire was developed for data collection whereas the Montreal Cognitive Assessment (MoCA) Tool was employed in the screening for cognitive impairment. The prevalence of cognitive impairment was 34.8% (Prevalence per primary substance showed alcohol=37%, cannabis=22%, and khat=22%). Age (Coefficient=0.0852, P=0.013 CI= 0.018-0.152), education (Coefficient=0.0783, P&amp;lt;0.008 CI= 0.021-0.139), and anxiety disorder (Coefficient=0.4286, P&amp;lt;0.001 CI= 0.317-0.540) were found to be significantly associated with neurocognitive disorders at multivariate analysis. This shows that it is important to screen for cognitive impairments during early treatment stages considering the high prevalence rate. This will enhance the choice of treatment course and maximize on treatment outcomes.","container-title":"African Journal of Alcohol and Drug Abuse (AJADA)","DOI":"10.4314/ajada.v11i1.4","ISSN":"2664-0066","language":"en","license":"Copyright (c) 2024 Lawrence Mwihaki, Dr Mwanzo, Dr Githae","page":"53-64","source":"ajada.nacada.go.ke","title":"Predictors of cognitive impairment in patients with substance use disorder in Kiambu County, Kenya","author":[{"family":"Mwihaki","given":"Lawrence"},{"family":"Mwanzo","given":"Dr Isaac"},{"family":"Githae","given":"Dr Eunice"}],"issued":{"date-parts":[["2024",6,30]]}}}],"schema":"https://github.com/citation-style-language/schema/raw/master/csl-citation.json"} </w:instrText>
      </w:r>
      <w:r w:rsidR="007D79F3" w:rsidRPr="00CF3310">
        <w:rPr>
          <w:rFonts w:ascii="Times New Roman" w:eastAsia="Times New Roman" w:hAnsi="Times New Roman" w:cs="Times New Roman"/>
          <w:sz w:val="24"/>
          <w:szCs w:val="24"/>
        </w:rPr>
        <w:fldChar w:fldCharType="separate"/>
      </w:r>
      <w:r w:rsidR="008B3DBA" w:rsidRPr="00CF3310">
        <w:rPr>
          <w:rFonts w:ascii="Times New Roman" w:hAnsi="Times New Roman" w:cs="Times New Roman"/>
          <w:sz w:val="24"/>
          <w:szCs w:val="24"/>
        </w:rPr>
        <w:t>(Gilman, 2017; Mwihaki et al., 2024)</w:t>
      </w:r>
      <w:r w:rsidR="007D79F3" w:rsidRPr="00CF3310">
        <w:rPr>
          <w:rFonts w:ascii="Times New Roman" w:eastAsia="Times New Roman" w:hAnsi="Times New Roman" w:cs="Times New Roman"/>
          <w:sz w:val="24"/>
          <w:szCs w:val="24"/>
        </w:rPr>
        <w:fldChar w:fldCharType="end"/>
      </w:r>
      <w:r w:rsidR="007D79F3" w:rsidRPr="00CF3310">
        <w:rPr>
          <w:rFonts w:ascii="Times New Roman" w:eastAsia="Times New Roman" w:hAnsi="Times New Roman" w:cs="Times New Roman"/>
          <w:sz w:val="24"/>
          <w:szCs w:val="24"/>
        </w:rPr>
        <w:t xml:space="preserve">. </w:t>
      </w:r>
      <w:r w:rsidRPr="00CF3310">
        <w:rPr>
          <w:rFonts w:ascii="Times New Roman" w:eastAsia="Times New Roman" w:hAnsi="Times New Roman" w:cs="Times New Roman"/>
          <w:sz w:val="24"/>
          <w:szCs w:val="24"/>
        </w:rPr>
        <w:t xml:space="preserve">They associated </w:t>
      </w:r>
      <w:r w:rsidR="00E95A26" w:rsidRPr="00CF3310">
        <w:rPr>
          <w:rFonts w:ascii="Times New Roman" w:eastAsia="Times New Roman" w:hAnsi="Times New Roman" w:cs="Times New Roman"/>
          <w:sz w:val="24"/>
          <w:szCs w:val="24"/>
        </w:rPr>
        <w:t>these patients</w:t>
      </w:r>
      <w:r w:rsidRPr="00CF3310">
        <w:rPr>
          <w:rFonts w:ascii="Times New Roman" w:eastAsia="Times New Roman" w:hAnsi="Times New Roman" w:cs="Times New Roman"/>
          <w:sz w:val="24"/>
          <w:szCs w:val="24"/>
        </w:rPr>
        <w:t xml:space="preserve"> with forgetfulness and carelessness which was a factor that contributed to their social exclusion. Many of the respondents were of the view that marijuana-induced mental illness was permanent and this meant </w:t>
      </w:r>
      <w:r w:rsidR="00E95A26" w:rsidRPr="00CF3310">
        <w:rPr>
          <w:rFonts w:ascii="Times New Roman" w:eastAsia="Times New Roman" w:hAnsi="Times New Roman" w:cs="Times New Roman"/>
          <w:sz w:val="24"/>
          <w:szCs w:val="24"/>
        </w:rPr>
        <w:t>there</w:t>
      </w:r>
      <w:r w:rsidRPr="00CF3310">
        <w:rPr>
          <w:rFonts w:ascii="Times New Roman" w:eastAsia="Times New Roman" w:hAnsi="Times New Roman" w:cs="Times New Roman"/>
          <w:sz w:val="24"/>
          <w:szCs w:val="24"/>
        </w:rPr>
        <w:t xml:space="preserve"> was no need to seek help, and when the worst got to the worst, </w:t>
      </w:r>
      <w:r w:rsidR="00E95A26" w:rsidRPr="00CF3310">
        <w:rPr>
          <w:rFonts w:ascii="Times New Roman" w:eastAsia="Times New Roman" w:hAnsi="Times New Roman" w:cs="Times New Roman"/>
          <w:sz w:val="24"/>
          <w:szCs w:val="24"/>
        </w:rPr>
        <w:t>these individuals</w:t>
      </w:r>
      <w:r w:rsidRPr="00CF3310">
        <w:rPr>
          <w:rFonts w:ascii="Times New Roman" w:eastAsia="Times New Roman" w:hAnsi="Times New Roman" w:cs="Times New Roman"/>
          <w:sz w:val="24"/>
          <w:szCs w:val="24"/>
        </w:rPr>
        <w:t xml:space="preserve"> were left to roam freely.</w:t>
      </w:r>
    </w:p>
    <w:p w:rsidR="00C64C52" w:rsidRPr="00CF3310" w:rsidRDefault="00C64C52" w:rsidP="00C64C52">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This explains the belief why they perceive these mentally ill people as permanently affected mentally</w:t>
      </w:r>
      <w:r w:rsidR="007D79F3" w:rsidRPr="00CF3310">
        <w:rPr>
          <w:rFonts w:ascii="Times New Roman" w:eastAsia="Times New Roman" w:hAnsi="Times New Roman" w:cs="Times New Roman"/>
          <w:sz w:val="24"/>
          <w:szCs w:val="24"/>
        </w:rPr>
        <w:t xml:space="preserve"> but in a negative way</w:t>
      </w:r>
      <w:r w:rsidRPr="00CF3310">
        <w:rPr>
          <w:rFonts w:ascii="Times New Roman" w:eastAsia="Times New Roman" w:hAnsi="Times New Roman" w:cs="Times New Roman"/>
          <w:sz w:val="24"/>
          <w:szCs w:val="24"/>
        </w:rPr>
        <w:t>, they are a common sight wandering in market places, filthy and dirty. The respondents have developed a perception of marijuana-induced mentally ill patients as the ‘other’</w:t>
      </w:r>
      <w:r w:rsidR="00410389" w:rsidRPr="00CF3310">
        <w:rPr>
          <w:rFonts w:ascii="Times New Roman" w:eastAsia="Times New Roman" w:hAnsi="Times New Roman" w:cs="Times New Roman"/>
          <w:sz w:val="24"/>
          <w:szCs w:val="24"/>
        </w:rPr>
        <w:t xml:space="preserve"> </w:t>
      </w:r>
      <w:r w:rsidR="00410389" w:rsidRPr="00CF3310">
        <w:rPr>
          <w:rFonts w:ascii="Times New Roman" w:eastAsia="Times New Roman" w:hAnsi="Times New Roman" w:cs="Times New Roman"/>
          <w:sz w:val="24"/>
          <w:szCs w:val="24"/>
        </w:rPr>
        <w:fldChar w:fldCharType="begin"/>
      </w:r>
      <w:r w:rsidR="00410389" w:rsidRPr="00CF3310">
        <w:rPr>
          <w:rFonts w:ascii="Times New Roman" w:eastAsia="Times New Roman" w:hAnsi="Times New Roman" w:cs="Times New Roman"/>
          <w:sz w:val="24"/>
          <w:szCs w:val="24"/>
        </w:rPr>
        <w:instrText xml:space="preserve"> ADDIN ZOTERO_ITEM CSL_CITATION {"citationID":"HK0qiY1D","properties":{"unsorted":false,"formattedCitation":"(Falk et al., 2026; Wesselmann &amp; Parris, 2021; Yangyuen et al., 2020)","plainCitation":"(Falk et al., 2026; Wesselmann &amp; Parris, 2021; Yangyuen et al., 2020)","noteIndex":0},"citationItems":[{"id":457,"uris":["http://zotero.org/users/local/R7513p8Y/items/LWSH4D7G"],"itemData":{"id":457,"type":"article-journal","abstract":"Marijuana use in the United States (U.S.) has diversified alongside expanding legalization, yet little is known about the psychosocial factors that distinguish medical from recreational use. This study examined whether psychological distress mediates the association between perceived social isolation (i.e., loneliness) and marijuana use type among U.S. adults. We analyzed cross-sectional, nationally representative data from the 2024 Health Information National Trends Survey (HINTS, cycle 7). Marijuana use was categorized as medical (including medical and both medical/recreational) versus recreational. Perceived social isolation was measured using the Patient-Reported Outcomes Measurement Information System (PROMIS) Social Isolation t-score, and psychological distress was assessed with the Personal Health Questionnaire (PHQ)-4. Survey-weighted descriptive analyses and a weighted structural equation mediation model accounting for the complex sampling design were conducted. Medical marijuana users reported significantly higher levels of psychological distress and perceived social isolation than recreational users. Greater social isolation was strongly associated with higher psychological distress, and higher distress was associated with a greater likelihood of medical (vs. recreational) marijuana use. The indirect effect of social isolation on marijuana use type through psychological distress was statistically significant, while the direct effect of social isolation was not significant after accounting for distress. Overall, greater perceived social isolation predicted medical marijuana use primarily through elevated psychological distress. These findings suggest that medical marijuana use among U.S. adults may reflect coping with psychological distress linked to social disconnection, underscoring the importance of integrating mental health and social context into clinical and public health approaches to cannabis use.","container-title":"Psychiatry International","DOI":"10.3390/psychiatryint7020055","ISSN":"2673-5318","issue":"2","language":"en","license":"http://creativecommons.org/licenses/by/3.0/","page":"55","publisher":"Multidisciplinary Digital Publishing Institute","source":"www.mdpi.com","title":"Psychological Distress Mediates the Relationship Between Perceived Social Isolation and Medical vs. Recreational Marijuana Use Among Adults in the United States","volume":"7","author":[{"family":"Falk","given":"Derek S."},{"family":"Vazquez","given":"Christian E."},{"family":"Handique","given":"Swasati"}],"issued":{"date-parts":[["2026",4]]}}},{"id":454,"uris":["http://zotero.org/users/local/R7513p8Y/items/8CUAYQHU"],"itemData":{"id":454,"type":"article-journal","container-title":"Frontiers in Psychology","DOI":"10.3389/fpsyg.2021.674743","ISSN":"1664-1078","journalAbbreviation":"Front Psychol","page":"674743","PMID":"34220643","PMCID":"PMC8249696","source":"PubMed Central","title":"Exploring the Links Between Social Exclusion and Substance Use, Misuse, and Addiction","volume":"12","author":[{"family":"Wesselmann","given":"Eric D."},{"family":"Parris","given":"Leandra"}],"issued":{"date-parts":[["2021",6,18]]}}},{"id":424,"uris":["http://zotero.org/users/local/R7513p8Y/items/2Q29V2MP"],"itemData":{"id":424,"type":"article-journal","abstract":"Context:\nA major social problem among clients with substance use disorders is stigmatization related to health conditions, which contributes to poor mental and physical health circumstances and becomes hazardous to substance abuse treatment. Meanwhile, decreased stigmatization among cannabis users might occur because some people use cannabis without experiencing harm or believe it to be a harmless substance and might not be receiving treatment. Several studies have investigated stigma toward substance use disorder and treatment. However, less is known about how stigmatization influences treatment.\n\nAims:\nTo investigate the association between the perceived stigma of addiction and treatment utilization among cannabis addicts.\n\nMaterials and Methods:\nA cross-sectional design was conducted with consecutive sampling techniques among 977 cannabis users recruited from all 7 compulsory drug detention centers in Thailand. The data were collected by standardized interviewers with a structured interviewing questionnaire. Binary logistic regression was applied to determine the effect of perceived stigma of treatment utilization.\n\nResults:\nMost clients were male (84.5%), had a family history of drug problems (54.5%), and had a history of mental health problems (5.1%). Most of them reported moderate-to-high levels of perceived stigma (87.2%) and received treatment (28.9%). Greater perceived stigma was associated with decreased treatment for cannabis abuse.\n\nConclusions:\nThe perceived stigma of addiction is a barrier to cannabis abuse treatment utilization. Thus, a better understanding of stigma could reduce its negative impact on seeking and engaging in treatment.","container-title":"Indian Journal of Community Medicine : Official Publication of Indian Association of Preventive &amp; Social Medicine","DOI":"10.4103/ijcm.IJCM_532_19","ISSN":"0970-0218","issue":"4","journalAbbreviation":"Indian J Community Med","page":"492-496","PMID":"33623208","PMCID":"PMC7877418","source":"PubMed Central","title":"The Perceived Stigma of Addiction and Treatment Utilization among Cannabis Addicts in Thailand","volume":"45","author":[{"family":"Yangyuen","given":"Suneerat"},{"family":"Kanato","given":"Manop"},{"family":"Mahaweerawat","given":"Chatchada"},{"family":"Mahaweerawat","given":"Udomsak"}],"issued":{"date-parts":[["2020"]]}}}],"schema":"https://github.com/citation-style-language/schema/raw/master/csl-citation.json"} </w:instrText>
      </w:r>
      <w:r w:rsidR="00410389" w:rsidRPr="00CF3310">
        <w:rPr>
          <w:rFonts w:ascii="Times New Roman" w:eastAsia="Times New Roman" w:hAnsi="Times New Roman" w:cs="Times New Roman"/>
          <w:sz w:val="24"/>
          <w:szCs w:val="24"/>
        </w:rPr>
        <w:fldChar w:fldCharType="separate"/>
      </w:r>
      <w:r w:rsidR="00410389" w:rsidRPr="00CF3310">
        <w:rPr>
          <w:rFonts w:ascii="Times New Roman" w:hAnsi="Times New Roman" w:cs="Times New Roman"/>
          <w:sz w:val="24"/>
          <w:szCs w:val="24"/>
        </w:rPr>
        <w:t>(Falk et al., 2026; Wesselmann &amp; Parris, 2021; Yangyuen et al., 2020)</w:t>
      </w:r>
      <w:r w:rsidR="00410389"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xml:space="preserve">. This otherness is the underlying reason for their social exclusion and the fact that many of the observed mentally ill people who frequent market centers, who are dirty, wearing torn clothes and frolicking in garbage dumps only reinforces the belief that they are beyond redemption. </w:t>
      </w:r>
      <w:r w:rsidR="00E95A26" w:rsidRPr="00CF3310">
        <w:rPr>
          <w:rFonts w:ascii="Times New Roman" w:eastAsia="Times New Roman" w:hAnsi="Times New Roman" w:cs="Times New Roman"/>
          <w:sz w:val="24"/>
          <w:szCs w:val="24"/>
        </w:rPr>
        <w:t xml:space="preserve"> This reflects and further justifies the application of the SLT in guiding this study because the belief is a product of what the community observes and develops a lens for perceiving such people in the future. This is illustrated by the following statements</w:t>
      </w:r>
    </w:p>
    <w:p w:rsidR="00E95A26" w:rsidRPr="00CF3310" w:rsidRDefault="00F001E6" w:rsidP="00071B41">
      <w:pPr>
        <w:spacing w:before="100" w:beforeAutospacing="1" w:after="0" w:line="240" w:lineRule="auto"/>
        <w:ind w:left="720"/>
        <w:jc w:val="both"/>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 xml:space="preserve">3. </w:t>
      </w:r>
      <w:r w:rsidR="00E95A26" w:rsidRPr="00CF3310">
        <w:rPr>
          <w:rFonts w:ascii="Times New Roman" w:eastAsia="Times New Roman" w:hAnsi="Times New Roman" w:cs="Times New Roman"/>
          <w:i/>
          <w:sz w:val="24"/>
          <w:szCs w:val="24"/>
        </w:rPr>
        <w:t>They wasted their own lives smoking marijuana, now all the years of use they are reaping what they sowed, complete brain damage. They are dirty social misfits enjoying their time in the dumpsites</w:t>
      </w:r>
    </w:p>
    <w:p w:rsidR="00F001E6" w:rsidRPr="00CF3310" w:rsidRDefault="00F001E6" w:rsidP="007F65B1">
      <w:pPr>
        <w:spacing w:after="100" w:afterAutospacing="1" w:line="240" w:lineRule="auto"/>
        <w:ind w:left="720"/>
        <w:jc w:val="both"/>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4. These mad people smoked too much weed, now they are abnormal people because their thinking is distorted by marijuana</w:t>
      </w:r>
    </w:p>
    <w:p w:rsidR="00AC2EF6" w:rsidRPr="00CF3310" w:rsidRDefault="00AC2EF6" w:rsidP="00FC7131">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Perception of Lack of Moral Judgement Capabilities</w:t>
      </w:r>
    </w:p>
    <w:p w:rsidR="009B0DB0" w:rsidRPr="00CF3310" w:rsidRDefault="00AC2EF6" w:rsidP="009B0DB0">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The respondents perceived marijuana-induced mental patients as lacking the ability to discern morals. They perceived </w:t>
      </w:r>
      <w:r w:rsidR="00F001E6" w:rsidRPr="00CF3310">
        <w:rPr>
          <w:rFonts w:ascii="Times New Roman" w:eastAsia="Times New Roman" w:hAnsi="Times New Roman" w:cs="Times New Roman"/>
          <w:sz w:val="24"/>
          <w:szCs w:val="24"/>
        </w:rPr>
        <w:t>them as</w:t>
      </w:r>
      <w:r w:rsidRPr="00CF3310">
        <w:rPr>
          <w:rFonts w:ascii="Times New Roman" w:eastAsia="Times New Roman" w:hAnsi="Times New Roman" w:cs="Times New Roman"/>
          <w:sz w:val="24"/>
          <w:szCs w:val="24"/>
        </w:rPr>
        <w:t xml:space="preserve"> totally incapable of deciding what constitutes good moral behaviors from the bad ones. The development of this perception creates a picture where the community members tend t</w:t>
      </w:r>
      <w:r w:rsidR="008B3DBA" w:rsidRPr="00CF3310">
        <w:rPr>
          <w:rFonts w:ascii="Times New Roman" w:eastAsia="Times New Roman" w:hAnsi="Times New Roman" w:cs="Times New Roman"/>
          <w:sz w:val="24"/>
          <w:szCs w:val="24"/>
        </w:rPr>
        <w:t>o</w:t>
      </w:r>
      <w:r w:rsidRPr="00CF3310">
        <w:rPr>
          <w:rFonts w:ascii="Times New Roman" w:eastAsia="Times New Roman" w:hAnsi="Times New Roman" w:cs="Times New Roman"/>
          <w:sz w:val="24"/>
          <w:szCs w:val="24"/>
        </w:rPr>
        <w:t xml:space="preserve"> avoid the mentally ill because they are considered bona</w:t>
      </w:r>
      <w:r w:rsidR="00F001E6" w:rsidRPr="00CF3310">
        <w:rPr>
          <w:rFonts w:ascii="Times New Roman" w:eastAsia="Times New Roman" w:hAnsi="Times New Roman" w:cs="Times New Roman"/>
          <w:sz w:val="24"/>
          <w:szCs w:val="24"/>
        </w:rPr>
        <w:t xml:space="preserve"> </w:t>
      </w:r>
      <w:r w:rsidRPr="00CF3310">
        <w:rPr>
          <w:rFonts w:ascii="Times New Roman" w:eastAsia="Times New Roman" w:hAnsi="Times New Roman" w:cs="Times New Roman"/>
          <w:sz w:val="24"/>
          <w:szCs w:val="24"/>
        </w:rPr>
        <w:t>fide</w:t>
      </w:r>
      <w:r w:rsidR="00F001E6" w:rsidRPr="00CF3310">
        <w:rPr>
          <w:rFonts w:ascii="Times New Roman" w:eastAsia="Times New Roman" w:hAnsi="Times New Roman" w:cs="Times New Roman"/>
          <w:sz w:val="24"/>
          <w:szCs w:val="24"/>
        </w:rPr>
        <w:t xml:space="preserve"> immoral </w:t>
      </w:r>
      <w:r w:rsidRPr="00CF3310">
        <w:rPr>
          <w:rFonts w:ascii="Times New Roman" w:eastAsia="Times New Roman" w:hAnsi="Times New Roman" w:cs="Times New Roman"/>
          <w:sz w:val="24"/>
          <w:szCs w:val="24"/>
        </w:rPr>
        <w:t>people by virtue of their marijuana induced mental illness</w:t>
      </w:r>
      <w:r w:rsidR="00F001E6" w:rsidRPr="00CF3310">
        <w:rPr>
          <w:rFonts w:ascii="Times New Roman" w:eastAsia="Times New Roman" w:hAnsi="Times New Roman" w:cs="Times New Roman"/>
          <w:sz w:val="24"/>
          <w:szCs w:val="24"/>
        </w:rPr>
        <w:t>. This was captured by statements such as the following</w:t>
      </w:r>
    </w:p>
    <w:p w:rsidR="009B0DB0" w:rsidRPr="00CF3310" w:rsidRDefault="009B0DB0" w:rsidP="009B0DB0">
      <w:pPr>
        <w:spacing w:before="100" w:beforeAutospacing="1" w:after="0" w:line="240" w:lineRule="auto"/>
        <w:ind w:left="720"/>
        <w:jc w:val="both"/>
        <w:rPr>
          <w:rFonts w:ascii="Times New Roman" w:eastAsia="Times New Roman" w:hAnsi="Times New Roman" w:cs="Times New Roman"/>
          <w:sz w:val="24"/>
          <w:szCs w:val="24"/>
        </w:rPr>
      </w:pPr>
      <w:r w:rsidRPr="00CF3310">
        <w:rPr>
          <w:rFonts w:ascii="Times New Roman" w:eastAsia="Times New Roman" w:hAnsi="Times New Roman" w:cs="Times New Roman"/>
          <w:i/>
          <w:sz w:val="24"/>
          <w:szCs w:val="24"/>
        </w:rPr>
        <w:lastRenderedPageBreak/>
        <w:t xml:space="preserve">5. </w:t>
      </w:r>
      <w:r w:rsidR="00F001E6" w:rsidRPr="00CF3310">
        <w:rPr>
          <w:rFonts w:ascii="Times New Roman" w:eastAsia="Times New Roman" w:hAnsi="Times New Roman" w:cs="Times New Roman"/>
          <w:i/>
          <w:sz w:val="24"/>
          <w:szCs w:val="24"/>
        </w:rPr>
        <w:t xml:space="preserve"> I cannot do much for my brother, he has destroyed his brains completely after years of marijuana use, he has no sense of right or wrong, I cannot be all over town trying to make him wear his clothes properly. </w:t>
      </w:r>
    </w:p>
    <w:p w:rsidR="00F001E6" w:rsidRPr="00CF3310" w:rsidRDefault="009B0DB0" w:rsidP="007F65B1">
      <w:pPr>
        <w:spacing w:after="100" w:afterAutospacing="1" w:line="240" w:lineRule="auto"/>
        <w:ind w:left="720"/>
        <w:jc w:val="both"/>
        <w:rPr>
          <w:rFonts w:ascii="Times New Roman" w:eastAsia="Times New Roman" w:hAnsi="Times New Roman" w:cs="Times New Roman"/>
          <w:sz w:val="24"/>
          <w:szCs w:val="24"/>
        </w:rPr>
      </w:pPr>
      <w:r w:rsidRPr="00CF3310">
        <w:rPr>
          <w:rFonts w:ascii="Times New Roman" w:eastAsia="Times New Roman" w:hAnsi="Times New Roman" w:cs="Times New Roman"/>
          <w:i/>
          <w:sz w:val="24"/>
          <w:szCs w:val="24"/>
        </w:rPr>
        <w:t xml:space="preserve">6. </w:t>
      </w:r>
      <w:r w:rsidR="00F001E6" w:rsidRPr="00CF3310">
        <w:rPr>
          <w:rFonts w:ascii="Times New Roman" w:eastAsia="Times New Roman" w:hAnsi="Times New Roman" w:cs="Times New Roman"/>
          <w:i/>
          <w:sz w:val="24"/>
          <w:szCs w:val="24"/>
        </w:rPr>
        <w:t>I think use of marijuana for a long time is a divine curse to the user, you end up confused about what is right or wrong, they sleep in culverts comfortably, others urinate in public plain view, this are the kind of people who can rape and kill without feeling remorseful. As woman, when I see them approaching, I run off especially if alone in the village footpaths</w:t>
      </w:r>
    </w:p>
    <w:p w:rsidR="00F001E6" w:rsidRPr="00CF3310" w:rsidRDefault="00F001E6" w:rsidP="00FC7131">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What these statements demonstrate is that the assumptions are learnt from the community, and then internalized by community members</w:t>
      </w:r>
      <w:r w:rsidR="007D79F3" w:rsidRPr="00CF3310">
        <w:rPr>
          <w:rFonts w:ascii="Times New Roman" w:eastAsia="Times New Roman" w:hAnsi="Times New Roman" w:cs="Times New Roman"/>
          <w:sz w:val="24"/>
          <w:szCs w:val="24"/>
        </w:rPr>
        <w:t>,</w:t>
      </w:r>
      <w:r w:rsidRPr="00CF3310">
        <w:rPr>
          <w:rFonts w:ascii="Times New Roman" w:eastAsia="Times New Roman" w:hAnsi="Times New Roman" w:cs="Times New Roman"/>
          <w:sz w:val="24"/>
          <w:szCs w:val="24"/>
        </w:rPr>
        <w:t xml:space="preserve"> which leads to reinforcement their social exclusion from the mainstream society</w:t>
      </w:r>
      <w:r w:rsidR="008B3DBA" w:rsidRPr="00CF3310">
        <w:rPr>
          <w:rFonts w:ascii="Times New Roman" w:eastAsia="Times New Roman" w:hAnsi="Times New Roman" w:cs="Times New Roman"/>
          <w:sz w:val="24"/>
          <w:szCs w:val="24"/>
        </w:rPr>
        <w:t xml:space="preserve"> </w:t>
      </w:r>
      <w:r w:rsidR="008B3DBA" w:rsidRPr="00CF3310">
        <w:rPr>
          <w:rFonts w:ascii="Times New Roman" w:eastAsia="Times New Roman" w:hAnsi="Times New Roman" w:cs="Times New Roman"/>
          <w:sz w:val="24"/>
          <w:szCs w:val="24"/>
        </w:rPr>
        <w:fldChar w:fldCharType="begin"/>
      </w:r>
      <w:r w:rsidR="008B3DBA" w:rsidRPr="00CF3310">
        <w:rPr>
          <w:rFonts w:ascii="Times New Roman" w:eastAsia="Times New Roman" w:hAnsi="Times New Roman" w:cs="Times New Roman"/>
          <w:sz w:val="24"/>
          <w:szCs w:val="24"/>
        </w:rPr>
        <w:instrText xml:space="preserve"> ADDIN ZOTERO_ITEM CSL_CITATION {"citationID":"tWyjGfRl","properties":{"unsorted":false,"formattedCitation":"(Brandov\\uc0\\u225{} &amp; Kajanov\\uc0\\u225{}, 2015; Musyoka et al., 2025; Wesselmann &amp; Parris, 2021)","plainCitation":"(Brandová &amp; Kajanová, 2015; Musyoka et al., 2025; Wesselmann &amp; Parris, 2021)","noteIndex":0},"citationItems":[{"id":459,"uris":["http://zotero.org/users/local/R7513p8Y/items/VBR9IR3M"],"itemData":{"id":459,"type":"article-journal","abstract":"Nikola Brandová, Alena Kajanová","container-title":"Journal of Nursing, Social Studies, Public Health and Rehabilitation","DOI":"10.32725/jnss.2015.013","ISSN":"18041868, 18047181","issue":"3-4","language":"en","license":"© Journal of Nursing, Social Studies, Public Health and Rehabilitation, 2015","page":"123-129","publisher":"Journal of Nursing, Social Studies, Public Health and Rehabilitation","source":"jnss.zsf.jcu.cz","title":"Social exclusion among problem drug users","volume":"6","author":[{"family":"Brandová","given":"Nikola"},{"family":"Kajanová","given":"Alena"}],"issued":{"date-parts":[["2015",9,1]]}}},{"id":255,"uris":["http://zotero.org/users/local/R7513p8Y/items/TAN7C5JW"],"itemData":{"id":255,"type":"article-journal","abstract":", Alcohol and Substance Use (ASU) and mental ill-health among youths is today a global public health concern especially among the urban poor. This pilot study examined the prevalence, patterns and mental health associations of ASU among youths in urban slums. Baseline cross-section data were collected from 94 participants aged 15–24 in two informal settlements in Nairobi. Descriptive statistics analyzed demographic, substance use and mental health variables. Bivariate analyses of associations between ASU scores, sociodemographic factors and mental health symptoms were done. Seventy-eight per cent of participants reported having used alcohol in the preceding 3 months, while 68% and 35% respectively reported cannabis and tobacco use. Concerning frequency of use, 43% used alcohol while 47% used cannabis frequently. Alcohol use was associated with age, depressive symptoms and socio-economic independence. Tobacco use was more common among participants with depression, anxiety and low education levels. Cannabis use was higher in participants living independently, with depression, anxiety and stress and in men. In conclusion the study found prevalent ASU associated with multiple sociodemographic and psychological vulnerabilities. These findings may reflect sample characteristics not generalizable to the population, but they provide preliminary evidence for the need of future studies of integrated preventive interventions.","container-title":"Cambridge Prisms: Global Mental Health","DOI":"10.1017/gmh.2025.10102","ISSN":"2054-4251","journalAbbreviation":"Glob Ment Health (Camb)","page":"e151","PMID":"41438261","PMCID":"PMC12720386","source":"PubMed Central","title":"A pilot study of alcohol and substance use, mental health symptoms and social vulnerabilities among youth in Nairobi’s informal settlements","volume":"12","author":[{"family":"Musyoka","given":"Catherine Mawia"},{"family":"Byansi","given":"William"},{"family":"Mutavi","given":"Teresia"},{"family":"Mbwayo","given":"Anne"},{"family":"Kyalo","given":"Dorothy Ndunge"},{"family":"Mulwa","given":"Angeline"},{"family":"Moon","given":"Sungseek"},{"family":"Mathai","given":"Muthoni"}],"issued":{"date-parts":[["2025",12,4]]}}},{"id":454,"uris":["http://zotero.org/users/local/R7513p8Y/items/8CUAYQHU"],"itemData":{"id":454,"type":"article-journal","container-title":"Frontiers in Psychology","DOI":"10.3389/fpsyg.2021.674743","ISSN":"1664-1078","journalAbbreviation":"Front Psychol","page":"674743","PMID":"34220643","PMCID":"PMC8249696","source":"PubMed Central","title":"Exploring the Links Between Social Exclusion and Substance Use, Misuse, and Addiction","volume":"12","author":[{"family":"Wesselmann","given":"Eric D."},{"family":"Parris","given":"Leandra"}],"issued":{"date-parts":[["2021",6,18]]}}}],"schema":"https://github.com/citation-style-language/schema/raw/master/csl-citation.json"} </w:instrText>
      </w:r>
      <w:r w:rsidR="008B3DBA" w:rsidRPr="00CF3310">
        <w:rPr>
          <w:rFonts w:ascii="Times New Roman" w:eastAsia="Times New Roman" w:hAnsi="Times New Roman" w:cs="Times New Roman"/>
          <w:sz w:val="24"/>
          <w:szCs w:val="24"/>
        </w:rPr>
        <w:fldChar w:fldCharType="separate"/>
      </w:r>
      <w:r w:rsidR="008B3DBA" w:rsidRPr="00CF3310">
        <w:rPr>
          <w:rFonts w:ascii="Times New Roman" w:hAnsi="Times New Roman" w:cs="Times New Roman"/>
          <w:sz w:val="24"/>
          <w:szCs w:val="24"/>
        </w:rPr>
        <w:t>(Brandová &amp; Kajanová, 2015; Musyoka et al., 2025; Wesselmann &amp; Parris, 2021)</w:t>
      </w:r>
      <w:r w:rsidR="008B3DBA"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which also see their exclusi</w:t>
      </w:r>
      <w:r w:rsidR="00EB29AD" w:rsidRPr="00CF3310">
        <w:rPr>
          <w:rFonts w:ascii="Times New Roman" w:eastAsia="Times New Roman" w:hAnsi="Times New Roman" w:cs="Times New Roman"/>
          <w:sz w:val="24"/>
          <w:szCs w:val="24"/>
        </w:rPr>
        <w:t xml:space="preserve">on from family support networks, because they are immoral or have a high propensity for immoral acts. </w:t>
      </w:r>
      <w:r w:rsidR="00804091" w:rsidRPr="00CF3310">
        <w:rPr>
          <w:rFonts w:ascii="Times New Roman" w:eastAsia="Times New Roman" w:hAnsi="Times New Roman" w:cs="Times New Roman"/>
          <w:sz w:val="24"/>
          <w:szCs w:val="24"/>
        </w:rPr>
        <w:t>These assumptions</w:t>
      </w:r>
      <w:r w:rsidR="00EB29AD" w:rsidRPr="00CF3310">
        <w:rPr>
          <w:rFonts w:ascii="Times New Roman" w:eastAsia="Times New Roman" w:hAnsi="Times New Roman" w:cs="Times New Roman"/>
          <w:sz w:val="24"/>
          <w:szCs w:val="24"/>
        </w:rPr>
        <w:t xml:space="preserve"> are prejudicial and lead to their unfair discrimination in the society</w:t>
      </w:r>
    </w:p>
    <w:p w:rsidR="00D92242" w:rsidRPr="00CF3310" w:rsidRDefault="00D92242" w:rsidP="00D92242">
      <w:pPr>
        <w:spacing w:before="100" w:beforeAutospacing="1" w:after="100" w:afterAutospacing="1" w:line="240" w:lineRule="auto"/>
        <w:outlineLvl w:val="2"/>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Perception of Dangerousness and Unpredictability</w:t>
      </w:r>
    </w:p>
    <w:p w:rsidR="00804091" w:rsidRPr="00CF3310" w:rsidRDefault="00804091" w:rsidP="00BD78D2">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From the FGDs, another recurrent theme that emerged that contributes to the stigmatization and social exclusion of mentally ill chronic marijuana users was anchored on the perceptions of danger-causing individuals and their unpredictability nature. Some participants observed that these chronic mentally ill marijuana users had a wa</w:t>
      </w:r>
      <w:r w:rsidR="00BD78D2" w:rsidRPr="00CF3310">
        <w:rPr>
          <w:rFonts w:ascii="Times New Roman" w:eastAsia="Times New Roman" w:hAnsi="Times New Roman" w:cs="Times New Roman"/>
          <w:sz w:val="24"/>
          <w:szCs w:val="24"/>
        </w:rPr>
        <w:t>rped sense of thinking and</w:t>
      </w:r>
      <w:r w:rsidRPr="00CF3310">
        <w:rPr>
          <w:rFonts w:ascii="Times New Roman" w:eastAsia="Times New Roman" w:hAnsi="Times New Roman" w:cs="Times New Roman"/>
          <w:sz w:val="24"/>
          <w:szCs w:val="24"/>
        </w:rPr>
        <w:t xml:space="preserve"> the way they make decisions was difficult to predict due to their warped sense of reality</w:t>
      </w:r>
      <w:r w:rsidR="00B87035" w:rsidRPr="00CF3310">
        <w:rPr>
          <w:rFonts w:ascii="Times New Roman" w:eastAsia="Times New Roman" w:hAnsi="Times New Roman" w:cs="Times New Roman"/>
          <w:sz w:val="24"/>
          <w:szCs w:val="24"/>
        </w:rPr>
        <w:t xml:space="preserve"> </w:t>
      </w:r>
      <w:r w:rsidR="00B87035" w:rsidRPr="00CF3310">
        <w:rPr>
          <w:rFonts w:ascii="Times New Roman" w:eastAsia="Times New Roman" w:hAnsi="Times New Roman" w:cs="Times New Roman"/>
          <w:sz w:val="24"/>
          <w:szCs w:val="24"/>
        </w:rPr>
        <w:fldChar w:fldCharType="begin"/>
      </w:r>
      <w:r w:rsidR="005A2DF8" w:rsidRPr="00CF3310">
        <w:rPr>
          <w:rFonts w:ascii="Times New Roman" w:eastAsia="Times New Roman" w:hAnsi="Times New Roman" w:cs="Times New Roman"/>
          <w:sz w:val="24"/>
          <w:szCs w:val="24"/>
        </w:rPr>
        <w:instrText xml:space="preserve"> ADDIN ZOTERO_ITEM CSL_CITATION {"citationID":"Q66slx2i","properties":{"unsorted":false,"formattedCitation":"(Gowin et al., 2025; Mardani et al., 2023)","plainCitation":"(Gowin et al., 2025; Mardani et al., 2023)","noteIndex":0},"citationItems":[{"id":309,"uris":["http://zotero.org/users/local/R7513p8Y/items/Y46YN6FH"],"itemData":{"id":309,"type":"article-journal","abstract":"Cannabis use has increased globally, but its effects on brain function are not fully known, highlighting the need to better determine recent and long-term brain activation outcomes of cannabis use.To examine the association of lifetime history of heavy cannabis use and recent cannabis use with brain activation across a range of brain functions in a large sample of young adults in the US.This cross-sectional study used data (2017 release) from the Human Connectome Project (collected between August 2012 and 2015). Young adults (aged 22-36 years) with magnetic resonance imaging (MRI), urine toxicology, and cannabis use data were included in the analysis. Data were analyzed from January 31 to July 30, 2024.History of heavy cannabis use was assessed using the Semi-Structured Assessment for the Genetics of Alcoholism, with variables for lifetime history and diagnosis of cannabis dependence. Individuals were grouped as heavy lifetime cannabis users if they had greater than 1000 uses, as moderate users if they had 10 to 999 uses, and as nonusers if they had fewer than 10 uses. Participants provided urine samples on the day of scanning to assess recent use. Diagnosis of cannabis dependence (per Diagnostic and Statistical Manual of Mental Disorders, Fourth Edition criteria) was also included.Brain activation was assessed during each of the 7 tasks administered during the functional MRI session (working memory, reward, emotion, language, motor, relational assessment, and theory of mind). Mean activation from regions associated with the primary contrast for each task was used. The primary analysis was a linear mixed-effects regression model (one model per task) examining the association of lifetime cannabis and recent cannabis use on the mean brain activation value.The sample comprised 1003 adults (mean [SD] age, 28.7 [3.7] years; 470 men [46.9%] and 533 women [53.1%]). A total of 63 participants were Asian (6.3%), 137 were Black (13.7%), and 762 were White (76.0%). For lifetime history criteria, 88 participants (8.8%) were classified as heavy cannabis users, 179 (17.8%) as moderate users, and 736 (73.4%) as nonusers. Heavy lifetime use (Cohen d = −0.28 [95% CI, −0.50 to −0.06]; false discovery rate corrected P = .02) was associated with lower activation on the working memory task. Regions associated with a history of heavy use included the anterior insula, medial prefrontal cortex, and dorsolateral prefrontal cortex. Recent cannabis use was associated with poorer performance and lower brain activation in the working memory and motor tasks, but the associations between recent use and brain activation did not survive false discovery rate correction. No other tasks were associated with lifetime history of heavy use, recent use, or dependence diagnosis.In this study of young adults, lifetime history of heavy cannabis use was associated with lower brain activation during a working memory task. These findings identify negative outcomes associated with heavy lifetime cannabis use and working memory in healthy young adults that may be long lasting.","container-title":"JAMA Network Open","DOI":"10.1001/jamanetworkopen.2024.57069","ISSN":"2574-3805","issue":"1","journalAbbreviation":"JAMA Netw Open","page":"e2457069","source":"Silverchair","title":"Brain Function Outcomes of Recent and Lifetime Cannabis Use","volume":"8","author":[{"family":"Gowin","given":"Joshua L."},{"family":"Ellingson","given":"Jarrod M."},{"family":"Karoly","given":"Hollis C."},{"family":"Manza","given":"Peter"},{"family":"Ross","given":"J. Megan"},{"family":"Sloan","given":"Matthew E."},{"family":"Tanabe","given":"Jody L."},{"family":"Volkow","given":"Nora D."}],"issued":{"date-parts":[["2025",1,28]]}}},{"id":448,"uris":["http://zotero.org/users/local/R7513p8Y/items/HFBQY4I8"],"itemData":{"id":448,"type":"article-journal","abstract":"The relative paucity of research on Addiction-Affected Families’ (AAF) issues and the lack of attention given to their difficulties and treatment in interventions and clinical practices indicate that the primary focus consistently revolves around individuals with addictive disorders, even when the treatment process involves their families. However, it is believed that family members endure significant pressures that result in extensive negative consequences on the personal, familial, and social aspects of their lives. Aiming for a better understanding of the challenges and issues that AAF’s experience, this systematic review explored qualitative studies with a focus on the impact of addiction on different aspects of families.","container-title":"BMC Psychiatry","DOI":"10.1186/s12888-023-04927-1","ISSN":"1471-244X","issue":"1","journalAbbreviation":"BMC Psychiatry","language":"en","page":"439","source":"Springer Link","title":"Challenges in addiction-affected families: a systematic review of qualitative studies","title-short":"Challenges in addiction-affected families","volume":"23","author":[{"family":"Mardani","given":"Mostafa"},{"family":"Alipour","given":"Fardin"},{"family":"Rafiey","given":"Hassan"},{"family":"Fallahi-Khoshknab","given":"Masoud"},{"family":"Arshi","given":"Maliheh"}],"issued":{"date-parts":[["2023",6,16]]}}}],"schema":"https://github.com/citation-style-language/schema/raw/master/csl-citation.json"} </w:instrText>
      </w:r>
      <w:r w:rsidR="00B87035" w:rsidRPr="00CF3310">
        <w:rPr>
          <w:rFonts w:ascii="Times New Roman" w:eastAsia="Times New Roman" w:hAnsi="Times New Roman" w:cs="Times New Roman"/>
          <w:sz w:val="24"/>
          <w:szCs w:val="24"/>
        </w:rPr>
        <w:fldChar w:fldCharType="separate"/>
      </w:r>
      <w:r w:rsidR="005A2DF8" w:rsidRPr="00CF3310">
        <w:rPr>
          <w:rFonts w:ascii="Times New Roman" w:hAnsi="Times New Roman" w:cs="Times New Roman"/>
          <w:sz w:val="24"/>
          <w:szCs w:val="24"/>
        </w:rPr>
        <w:t>(Gowin et al., 2025; Mardani et al., 2023)</w:t>
      </w:r>
      <w:r w:rsidR="00B87035"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xml:space="preserve">. </w:t>
      </w:r>
      <w:r w:rsidR="00BD78D2" w:rsidRPr="00CF3310">
        <w:rPr>
          <w:rFonts w:ascii="Times New Roman" w:eastAsia="Times New Roman" w:hAnsi="Times New Roman" w:cs="Times New Roman"/>
          <w:sz w:val="24"/>
          <w:szCs w:val="24"/>
        </w:rPr>
        <w:t xml:space="preserve"> Secondly, many have observed that these people have been a common factor in domestic violence where they are known to demand for money forcefully from family members, sometimes actually causing bodily harm, </w:t>
      </w:r>
      <w:r w:rsidR="00850A7B" w:rsidRPr="00CF3310">
        <w:rPr>
          <w:rFonts w:ascii="Times New Roman" w:eastAsia="Times New Roman" w:hAnsi="Times New Roman" w:cs="Times New Roman"/>
          <w:sz w:val="24"/>
          <w:szCs w:val="24"/>
        </w:rPr>
        <w:t>in</w:t>
      </w:r>
      <w:r w:rsidR="00BD78D2" w:rsidRPr="00CF3310">
        <w:rPr>
          <w:rFonts w:ascii="Times New Roman" w:eastAsia="Times New Roman" w:hAnsi="Times New Roman" w:cs="Times New Roman"/>
          <w:sz w:val="24"/>
          <w:szCs w:val="24"/>
        </w:rPr>
        <w:t xml:space="preserve"> other incidences, when they lacked resources to finance their marijuana use behaviors, they engaged in stealing from family and community members</w:t>
      </w:r>
      <w:r w:rsidR="005A2DF8" w:rsidRPr="00CF3310">
        <w:rPr>
          <w:rFonts w:ascii="Times New Roman" w:eastAsia="Times New Roman" w:hAnsi="Times New Roman" w:cs="Times New Roman"/>
          <w:sz w:val="24"/>
          <w:szCs w:val="24"/>
        </w:rPr>
        <w:t xml:space="preserve"> </w:t>
      </w:r>
      <w:r w:rsidR="005A2DF8" w:rsidRPr="00CF3310">
        <w:rPr>
          <w:rFonts w:ascii="Times New Roman" w:eastAsia="Times New Roman" w:hAnsi="Times New Roman" w:cs="Times New Roman"/>
          <w:sz w:val="24"/>
          <w:szCs w:val="24"/>
        </w:rPr>
        <w:fldChar w:fldCharType="begin"/>
      </w:r>
      <w:r w:rsidR="005A2DF8" w:rsidRPr="00CF3310">
        <w:rPr>
          <w:rFonts w:ascii="Times New Roman" w:eastAsia="Times New Roman" w:hAnsi="Times New Roman" w:cs="Times New Roman"/>
          <w:sz w:val="24"/>
          <w:szCs w:val="24"/>
        </w:rPr>
        <w:instrText xml:space="preserve"> ADDIN ZOTERO_ITEM CSL_CITATION {"citationID":"wzUB6wD7","properties":{"unsorted":false,"formattedCitation":"(Carrier &amp; Omenya, 2026; Chandler, 2012)","plainCitation":"(Carrier &amp; Omenya, 2026; Chandler, 2012)","noteIndex":0},"citationItems":[{"id":392,"uris":["http://zotero.org/users/local/R7513p8Y/items/TXVMHEN2"],"itemData":{"id":392,"type":"article-journal","abstract":"Background\nWhile the drug livelihoods literature in Africa and the Global South focuses primarily on rural livelihoods, understanding how drugs fit into urban economies is important in urbanising contexts where formal / licit opportunities are scarce. This article contributes to the drug livelihoods literature through a study of this urban dimension in Africa. It uses conceptual lenses of precarity, informality and everyday corruption, themes prominent in the urban Africa literature.\nMethods\nThis article draws on anthropological research consisting of individual and focus group interviews with 34 research participants (including 21 urban traders), and participant observation in various towns and cities.\nFindings\nTraders find cannabis trade accessible and profitable. Some invest earnings in other activities and for paying school fees and other necessities. Traders highlight how dealing with police is their key challenge. However, the trade operates relatively openly as traders form relationships with police and mitigate risks through bribes.\nDiscussion\nCannabis is a relatively reliable commodity in urban Kenya. Its trade is accessible for those lacking alternatives and depends on informal regulation through relations built on trust, a key conceptual focus of the informal economy literature. Its value is supported by illegality, making it profitable compared to other informal economic activity. Its risks are real but can be managed in a country where law is often a terrain of negotiation and corruption an everyday phenomenon.\nConclusion\nAs an important commodity in Kenya’s towns and cities, cannabis’ urban livelihoods should be considered alongside rural ones in discussions of cannabis policy futures.","container-title":"International Journal of Drug Policy","DOI":"10.1016/j.drugpo.2026.105194","ISSN":"0955-3959","journalAbbreviation":"International Journal of Drug Policy","page":"105194","source":"ScienceDirect","title":"Cannabis and urban livelihoods: Illicit opportunities in Kenya's towns and cities","title-short":"Cannabis and urban livelihoods","volume":"150","author":[{"family":"Carrier","given":"Neil"},{"family":"Omenya","given":"Gordon"}],"issued":{"date-parts":[["2026",4,1]]}}},{"id":450,"uris":["http://zotero.org/users/local/R7513p8Y/items/2WIKGFMN"],"itemData":{"id":450,"type":"motion_picture","abstract":"In this interview, Redonna K. Chandler, Ph.D., Division of Epidemiology at the National Institute on Drug Abuse, discusses the relationship between drugs and crime and the challenge of effectively implementing evidence-based treatments and approaches within the criminal justice system.","dimensions":"02:05","source":"YouTube","title":"The Relationship Between Drugs and Crime,  (2 of 3)","URL":"https://www.youtube.com/watch?v=5lGEwdP9znY","volume":"National Institute of Justice","author":[{"family":"Chandler","given":"Redonna"}],"accessed":{"date-parts":[["2026",6,1]]},"issued":{"date-parts":[["2012",12,3]]}}}],"schema":"https://github.com/citation-style-language/schema/raw/master/csl-citation.json"} </w:instrText>
      </w:r>
      <w:r w:rsidR="005A2DF8" w:rsidRPr="00CF3310">
        <w:rPr>
          <w:rFonts w:ascii="Times New Roman" w:eastAsia="Times New Roman" w:hAnsi="Times New Roman" w:cs="Times New Roman"/>
          <w:sz w:val="24"/>
          <w:szCs w:val="24"/>
        </w:rPr>
        <w:fldChar w:fldCharType="separate"/>
      </w:r>
      <w:r w:rsidR="005A2DF8" w:rsidRPr="00CF3310">
        <w:rPr>
          <w:rFonts w:ascii="Times New Roman" w:hAnsi="Times New Roman" w:cs="Times New Roman"/>
          <w:sz w:val="24"/>
          <w:szCs w:val="24"/>
        </w:rPr>
        <w:t>(Carrier &amp; Omenya, 2026; Chandler, 2012)</w:t>
      </w:r>
      <w:r w:rsidR="005A2DF8" w:rsidRPr="00CF3310">
        <w:rPr>
          <w:rFonts w:ascii="Times New Roman" w:eastAsia="Times New Roman" w:hAnsi="Times New Roman" w:cs="Times New Roman"/>
          <w:sz w:val="24"/>
          <w:szCs w:val="24"/>
        </w:rPr>
        <w:fldChar w:fldCharType="end"/>
      </w:r>
      <w:r w:rsidR="005A2DF8" w:rsidRPr="00CF3310">
        <w:rPr>
          <w:rFonts w:ascii="Times New Roman" w:eastAsia="Times New Roman" w:hAnsi="Times New Roman" w:cs="Times New Roman"/>
          <w:sz w:val="24"/>
          <w:szCs w:val="24"/>
        </w:rPr>
        <w:t>,</w:t>
      </w:r>
      <w:r w:rsidR="00BD78D2" w:rsidRPr="00CF3310">
        <w:rPr>
          <w:rFonts w:ascii="Times New Roman" w:eastAsia="Times New Roman" w:hAnsi="Times New Roman" w:cs="Times New Roman"/>
          <w:sz w:val="24"/>
          <w:szCs w:val="24"/>
        </w:rPr>
        <w:t xml:space="preserve"> which has contributed to their stigmatization as violent people, dangerous, and may resort to violence to get what they want.</w:t>
      </w:r>
    </w:p>
    <w:p w:rsidR="00BD78D2" w:rsidRPr="00CF3310" w:rsidRDefault="004647CA" w:rsidP="00071C55">
      <w:pPr>
        <w:spacing w:before="100" w:beforeAutospacing="1" w:after="0" w:line="240" w:lineRule="auto"/>
        <w:ind w:left="720"/>
        <w:jc w:val="both"/>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8. Sometimes I think these mad chronic marijuana users are a people without a soul, they can maim, harm and cause undue disturbances for no good reason at all</w:t>
      </w:r>
      <w:r w:rsidR="00531939" w:rsidRPr="00CF3310">
        <w:rPr>
          <w:rFonts w:ascii="Times New Roman" w:eastAsia="Times New Roman" w:hAnsi="Times New Roman" w:cs="Times New Roman"/>
          <w:i/>
          <w:sz w:val="24"/>
          <w:szCs w:val="24"/>
        </w:rPr>
        <w:t>.</w:t>
      </w:r>
    </w:p>
    <w:p w:rsidR="004647CA" w:rsidRPr="00CF3310" w:rsidRDefault="004647CA" w:rsidP="007274C2">
      <w:pPr>
        <w:spacing w:after="100" w:afterAutospacing="1" w:line="240" w:lineRule="auto"/>
        <w:ind w:left="720"/>
        <w:jc w:val="both"/>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9. Our brother steals everything he can lay his hands on, and when there is nothing to steal, he threatens mom with a panga just to get a coin to buy marijuana. He is the unwanted hell at home.</w:t>
      </w:r>
    </w:p>
    <w:p w:rsidR="00BD78D2" w:rsidRPr="00CF3310" w:rsidRDefault="00BD78D2" w:rsidP="00BD78D2">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At the core of these observation by the study is that the history of some of the marijuana-users</w:t>
      </w:r>
      <w:r w:rsidR="00000C7B" w:rsidRPr="00CF3310">
        <w:rPr>
          <w:rFonts w:ascii="Times New Roman" w:eastAsia="Times New Roman" w:hAnsi="Times New Roman" w:cs="Times New Roman"/>
          <w:sz w:val="24"/>
          <w:szCs w:val="24"/>
        </w:rPr>
        <w:t>’</w:t>
      </w:r>
      <w:r w:rsidRPr="00CF3310">
        <w:rPr>
          <w:rFonts w:ascii="Times New Roman" w:eastAsia="Times New Roman" w:hAnsi="Times New Roman" w:cs="Times New Roman"/>
          <w:sz w:val="24"/>
          <w:szCs w:val="24"/>
        </w:rPr>
        <w:t xml:space="preserve"> engagement in criminality is prejudicially applied to all of them where they are all perceived through the lenses of crime and violence</w:t>
      </w:r>
      <w:r w:rsidR="00883BE5" w:rsidRPr="00CF3310">
        <w:rPr>
          <w:rFonts w:ascii="Times New Roman" w:eastAsia="Times New Roman" w:hAnsi="Times New Roman" w:cs="Times New Roman"/>
          <w:sz w:val="24"/>
          <w:szCs w:val="24"/>
        </w:rPr>
        <w:t xml:space="preserve"> </w:t>
      </w:r>
      <w:r w:rsidR="00883BE5" w:rsidRPr="00CF3310">
        <w:rPr>
          <w:rFonts w:ascii="Times New Roman" w:eastAsia="Times New Roman" w:hAnsi="Times New Roman" w:cs="Times New Roman"/>
          <w:sz w:val="24"/>
          <w:szCs w:val="24"/>
        </w:rPr>
        <w:fldChar w:fldCharType="begin"/>
      </w:r>
      <w:r w:rsidR="00883BE5" w:rsidRPr="00CF3310">
        <w:rPr>
          <w:rFonts w:ascii="Times New Roman" w:eastAsia="Times New Roman" w:hAnsi="Times New Roman" w:cs="Times New Roman"/>
          <w:sz w:val="24"/>
          <w:szCs w:val="24"/>
        </w:rPr>
        <w:instrText xml:space="preserve"> ADDIN ZOTERO_ITEM CSL_CITATION {"citationID":"Eo6CGOkR","properties":{"unsorted":false,"formattedCitation":"(Green et al., 2010)","plainCitation":"(Green et al., 2010)","noteIndex":0},"citationItems":[{"id":440,"uris":["http://zotero.org/users/local/R7513p8Y/items/JX8VRPHJ"],"itemData":{"id":440,"type":"article-journal","abstract":"While marijuana use is common during adolescence, it can have adverse long-term consequences, with serious criminal involvement being one of them. In this study, we utilize longitudinal data from the Woodlawn Study of a community cohort of urban African Americans (N=702) to examine the effects of heavy adolescent marijuana use (20 or more times) on adult criminal involvement, including perpetration of drug, property and violent crime, as well as being arrested and incarcerated. Utilizing propensity score matching to take into account the shared risk factors between drug use and crime, regression analyses on the matched samples show that heavy adolescent marijuana use may lead to drug and property crime and criminal justice system interactions, but not violent crime. The significant associations of early heavy marijuana use with school drop-out and the progression to cocaine and/or heroin use only partially account for these findings. Results suggest that the prevention of heavy marijuana use among adolescents could potentially reduce the perpetration of drug and property crime in adulthood, as well as the burden on the criminal justice system, but would have little effect on violent crime.","container-title":"Drug and alcohol dependence","DOI":"10.1016/j.drugalcdep.2010.05.018","ISSN":"0376-8716","issue":"1-2","journalAbbreviation":"Drug Alcohol Depend","page":"117-125","PMID":"20598815","PMCID":"PMC2950879","source":"PubMed Central","title":"Does Heavy Adolescent Marijuana Lead to Criminal Involvement in Adulthood? Evidence from a Multiwave Longitudinal Study of Urban African Americans","title-short":"Does Heavy Adolescent Marijuana Lead to Criminal Involvement in Adulthood?","volume":"112","author":[{"family":"Green","given":"Kerry M."},{"family":"Doherty","given":"Elaine E."},{"family":"Stuart","given":"Elizabeth A."},{"family":"Ensminger","given":"Margaret E."}],"issued":{"date-parts":[["2010",11,1]]}}}],"schema":"https://github.com/citation-style-language/schema/raw/master/csl-citation.json"} </w:instrText>
      </w:r>
      <w:r w:rsidR="00883BE5" w:rsidRPr="00CF3310">
        <w:rPr>
          <w:rFonts w:ascii="Times New Roman" w:eastAsia="Times New Roman" w:hAnsi="Times New Roman" w:cs="Times New Roman"/>
          <w:sz w:val="24"/>
          <w:szCs w:val="24"/>
        </w:rPr>
        <w:fldChar w:fldCharType="separate"/>
      </w:r>
      <w:r w:rsidR="00883BE5" w:rsidRPr="00CF3310">
        <w:rPr>
          <w:rFonts w:ascii="Times New Roman" w:hAnsi="Times New Roman" w:cs="Times New Roman"/>
          <w:sz w:val="24"/>
          <w:szCs w:val="24"/>
        </w:rPr>
        <w:t>(Green et al., 2010)</w:t>
      </w:r>
      <w:r w:rsidR="00883BE5"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xml:space="preserve">. This becomes an assumed fact among community members and gels into a belief that contributes to their social exclusion as the dangerous ‘other’. </w:t>
      </w:r>
      <w:r w:rsidR="00850A7B" w:rsidRPr="00CF3310">
        <w:rPr>
          <w:rFonts w:ascii="Times New Roman" w:eastAsia="Times New Roman" w:hAnsi="Times New Roman" w:cs="Times New Roman"/>
          <w:sz w:val="24"/>
          <w:szCs w:val="24"/>
        </w:rPr>
        <w:t xml:space="preserve"> This belief leads to their stigmatization and isolation within the family and the community itself. The participants noted that not all marijuana-induced mental patients were prone to violence, but the underlying assumption from the community lenses they use to perceive them is that they are prone to violence and hence need to be treated with gloves. Many community members preferred avoidance rather than engagement with them, because they assumed they all pose a safety risk to the public</w:t>
      </w:r>
      <w:r w:rsidR="00883BE5" w:rsidRPr="00CF3310">
        <w:rPr>
          <w:rFonts w:ascii="Times New Roman" w:eastAsia="Times New Roman" w:hAnsi="Times New Roman" w:cs="Times New Roman"/>
          <w:sz w:val="24"/>
          <w:szCs w:val="24"/>
        </w:rPr>
        <w:t xml:space="preserve"> </w:t>
      </w:r>
      <w:r w:rsidR="00883BE5" w:rsidRPr="00CF3310">
        <w:rPr>
          <w:rFonts w:ascii="Times New Roman" w:eastAsia="Times New Roman" w:hAnsi="Times New Roman" w:cs="Times New Roman"/>
          <w:sz w:val="24"/>
          <w:szCs w:val="24"/>
        </w:rPr>
        <w:fldChar w:fldCharType="begin"/>
      </w:r>
      <w:r w:rsidR="00883BE5" w:rsidRPr="00CF3310">
        <w:rPr>
          <w:rFonts w:ascii="Times New Roman" w:eastAsia="Times New Roman" w:hAnsi="Times New Roman" w:cs="Times New Roman"/>
          <w:sz w:val="24"/>
          <w:szCs w:val="24"/>
        </w:rPr>
        <w:instrText xml:space="preserve"> ADDIN ZOTERO_ITEM CSL_CITATION {"citationID":"s1abqwy6","properties":{"unsorted":false,"formattedCitation":"(Kvillemo et al., 2022)","plainCitation":"(Kvillemo et al., 2022)","noteIndex":0},"citationItems":[{"id":442,"uris":["http://zotero.org/users/local/R7513p8Y/items/H97S9P66"],"itemData":{"id":442,"type":"article-journal","abstract":"Background\nCannabis use carries an increased risk of ill health and social problems, especially when initiated at a young age. Drug use is influenced by individual beliefs, knowledge, and attitudes, which are, in turn, governed by social and environmental factors. In recent years, a less restrictive attitude toward cannabis has been observed in many countries, with concerns about increased cannabis use among young people. The aim of the current study was to gain a deeper understanding of young adults' attitudes toward cannabis use and public prevention information about cannabis.\n\nMethods\nA qualitative interview study was conducted among 32 anonymous informants aged 18–29 years in the Stockholm region. Participants were recruited through purposeful sampling, and semi-structured in-depth interviews were conducted using a digital video calling platform. A qualitative content analysis of the interviews was performed to generate categories and codes for cannabis use and attitudes toward prevention information.\n\nResults\nBoth cannabis users and abstainers perceived some risks with cannabis; however, for many users, the positive effects appeared to outweigh any expected harm. Furthermore, the existing public information was perceived as less credible because of an excessive focus on harm. The informants expressed a desire for neutral facts about the effects of cannabis, delivered by credible senders. Moreover, they felt that prevention information should be delivered by individuals whom young people look up to or with whom they can identify, for example, people with authority or famous people such as influencers. The informants also underlined the importance of dialogue with the target group and taking young people's experiences into account when providing information about cannabis.\n\nConclusion\nCurrent risk awareness associated with cannabis use among young adults is insufficient to prevent them from using cannabis. Public prevention information should preferably combine a fact-based focus on risks with recognition of cannabis' short-term desired effects, delivered by credible senders with authority or those with whom young people can identify.","container-title":"Frontiers in Public Health","DOI":"10.3389/fpubh.2022.830201","ISSN":"2296-2565","journalAbbreviation":"Front Public Health","page":"830201","PMID":"35812509","PMCID":"PMC9261461","source":"PubMed Central","title":"Attitudes to Cannabis Use and Public Prevention Information Among Young Adults: A Qualitative Interview Study With Implications for Prevention Practice","title-short":"Attitudes to Cannabis Use and Public Prevention Information Among Young Adults","volume":"10","author":[{"family":"Kvillemo","given":"Pia"},{"family":"Strandberg","given":"Anna K."},{"family":"Gripenberg","given":"Johanna"}],"issued":{"date-parts":[["2022",6,23]]}}}],"schema":"https://github.com/citation-style-language/schema/raw/master/csl-citation.json"} </w:instrText>
      </w:r>
      <w:r w:rsidR="00883BE5" w:rsidRPr="00CF3310">
        <w:rPr>
          <w:rFonts w:ascii="Times New Roman" w:eastAsia="Times New Roman" w:hAnsi="Times New Roman" w:cs="Times New Roman"/>
          <w:sz w:val="24"/>
          <w:szCs w:val="24"/>
        </w:rPr>
        <w:fldChar w:fldCharType="separate"/>
      </w:r>
      <w:r w:rsidR="00883BE5" w:rsidRPr="00CF3310">
        <w:rPr>
          <w:rFonts w:ascii="Times New Roman" w:hAnsi="Times New Roman" w:cs="Times New Roman"/>
          <w:sz w:val="24"/>
          <w:szCs w:val="24"/>
        </w:rPr>
        <w:t>(Kvillemo et al., 2022)</w:t>
      </w:r>
      <w:r w:rsidR="00883BE5" w:rsidRPr="00CF3310">
        <w:rPr>
          <w:rFonts w:ascii="Times New Roman" w:eastAsia="Times New Roman" w:hAnsi="Times New Roman" w:cs="Times New Roman"/>
          <w:sz w:val="24"/>
          <w:szCs w:val="24"/>
        </w:rPr>
        <w:fldChar w:fldCharType="end"/>
      </w:r>
      <w:r w:rsidR="007274C2" w:rsidRPr="00CF3310">
        <w:rPr>
          <w:rFonts w:ascii="Times New Roman" w:eastAsia="Times New Roman" w:hAnsi="Times New Roman" w:cs="Times New Roman"/>
          <w:sz w:val="24"/>
          <w:szCs w:val="24"/>
        </w:rPr>
        <w:t xml:space="preserve">. These patients with marijuana-induced mental illness were likely not to secure a job because they were regarded as misfits who cannot </w:t>
      </w:r>
      <w:r w:rsidR="007274C2" w:rsidRPr="00CF3310">
        <w:rPr>
          <w:rFonts w:ascii="Times New Roman" w:eastAsia="Times New Roman" w:hAnsi="Times New Roman" w:cs="Times New Roman"/>
          <w:sz w:val="24"/>
          <w:szCs w:val="24"/>
        </w:rPr>
        <w:lastRenderedPageBreak/>
        <w:t>work effectively. More often than not, they are sidelined in social engagements which only worsens their feelings of stigmatization</w:t>
      </w:r>
    </w:p>
    <w:p w:rsidR="00D92242" w:rsidRPr="00CF3310" w:rsidRDefault="00D92242" w:rsidP="00D92242">
      <w:pPr>
        <w:spacing w:before="100" w:beforeAutospacing="1" w:after="100" w:afterAutospacing="1" w:line="240" w:lineRule="auto"/>
        <w:outlineLvl w:val="2"/>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Association with Family Shame</w:t>
      </w:r>
    </w:p>
    <w:p w:rsidR="002F7B56" w:rsidRPr="00CF3310" w:rsidRDefault="002F7B56" w:rsidP="00945F7D">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The FGD shade light to another important aspect, that the families of mentally ill chronic marijuana users are usual targets for secondary stigma within the communities they are situated in. One of the participants complained that her daughter had picked up the habit of smoking marijuana in secondary school, and despite all the Christian upbringing, the girl developed mental illness that was induced by chronic marijuana use. These parents are blamed for the outcome of the addiction because it is presumed they did not culture their children in the right way during their growth and development. </w:t>
      </w:r>
      <w:r w:rsidR="00945F7D" w:rsidRPr="00CF3310">
        <w:rPr>
          <w:rFonts w:ascii="Times New Roman" w:eastAsia="Times New Roman" w:hAnsi="Times New Roman" w:cs="Times New Roman"/>
          <w:sz w:val="24"/>
          <w:szCs w:val="24"/>
        </w:rPr>
        <w:t xml:space="preserve"> They are blamed for poor parenting standards and are perceived as source of over protection to the level they could not instill discipline in the children</w:t>
      </w:r>
      <w:r w:rsidR="00883BE5" w:rsidRPr="00CF3310">
        <w:rPr>
          <w:rFonts w:ascii="Times New Roman" w:eastAsia="Times New Roman" w:hAnsi="Times New Roman" w:cs="Times New Roman"/>
          <w:sz w:val="24"/>
          <w:szCs w:val="24"/>
        </w:rPr>
        <w:t xml:space="preserve"> </w:t>
      </w:r>
      <w:r w:rsidR="00883BE5" w:rsidRPr="00CF3310">
        <w:rPr>
          <w:rFonts w:ascii="Times New Roman" w:eastAsia="Times New Roman" w:hAnsi="Times New Roman" w:cs="Times New Roman"/>
          <w:sz w:val="24"/>
          <w:szCs w:val="24"/>
        </w:rPr>
        <w:fldChar w:fldCharType="begin"/>
      </w:r>
      <w:r w:rsidR="00883BE5" w:rsidRPr="00CF3310">
        <w:rPr>
          <w:rFonts w:ascii="Times New Roman" w:eastAsia="Times New Roman" w:hAnsi="Times New Roman" w:cs="Times New Roman"/>
          <w:sz w:val="24"/>
          <w:szCs w:val="24"/>
        </w:rPr>
        <w:instrText xml:space="preserve"> ADDIN ZOTERO_ITEM CSL_CITATION {"citationID":"AjeXZaRr","properties":{"unsorted":false,"formattedCitation":"(Bares et al., 2011)","plainCitation":"(Bares et al., 2011)","noteIndex":0},"citationItems":[{"id":445,"uris":["http://zotero.org/users/local/R7513p8Y/items/BA8MN3C2"],"itemData":{"id":445,"type":"article-journal","abstract":"Objective\nFamily involvement and several characteristics of parenting have been suggested to be protective factors for adolescent substance use. Some parenting behaviors may have stronger relationships with adolescent behavior while others may have associations with undesirable behavior among youth. Although it is generally acknowledged that families play an important role in the lives of Chilean adolescents, scant research exists on how different family and parenting factors may be associated with marijuana use and related problems in this population which has one of the highest rates of drug use in Latin America.\n\nMethods\nUsing logistic regression and negative binomial regression, we examined whether a large number of family and parenting variables were associated with the possibility of Chilean adolescents ever using marijuana, and with marijuana-related problems. Analyses controlled for a number of demographic and peer-related variables.\n\nResults\nControlling for other parenting and family variables, adolescent reports of parental marijuana use showed a significant and positive association with adolescent marijuana use. The multivariate models also revealed that harsh parenting by fathers was the only family variable associated with the number of marijuana-related problems youth experienced.\n\nConclusion\nOf all the family and parenting variables studied, perceptions of parental use of marijuana and harsh parenting by fathers were predictors for marijuana use, and the experience of marijuana-related problems. Prevention interventions need to continue emphasizing the critical socializing role that parental behavior plays in their children’s development and potential use of marijuana.","container-title":"Substance Abuse and Rehabilitation","DOI":"10.2147/SAR.S16432","ISSN":"1179-8467","journalAbbreviation":"Subst Abuse Rehabil","page":"1-11","PMID":"21660209","PMCID":"PMC3109755","source":"PubMed Central","title":"Family and parenting characteristics associated with marijuana use by Chilean adolescents","volume":"2","author":[{"family":"Bares","given":"Cristina B"},{"family":"Delva","given":"Jorge"},{"family":"Grogan-Kaylor","given":"Andrew"},{"family":"Andrade","given":"Fernando"}],"issued":{"date-parts":[["2011",3,4]]}}}],"schema":"https://github.com/citation-style-language/schema/raw/master/csl-citation.json"} </w:instrText>
      </w:r>
      <w:r w:rsidR="00883BE5" w:rsidRPr="00CF3310">
        <w:rPr>
          <w:rFonts w:ascii="Times New Roman" w:eastAsia="Times New Roman" w:hAnsi="Times New Roman" w:cs="Times New Roman"/>
          <w:sz w:val="24"/>
          <w:szCs w:val="24"/>
        </w:rPr>
        <w:fldChar w:fldCharType="separate"/>
      </w:r>
      <w:r w:rsidR="00883BE5" w:rsidRPr="00CF3310">
        <w:rPr>
          <w:rFonts w:ascii="Times New Roman" w:hAnsi="Times New Roman" w:cs="Times New Roman"/>
          <w:sz w:val="24"/>
          <w:szCs w:val="24"/>
        </w:rPr>
        <w:t>(Bares et al., 2011)</w:t>
      </w:r>
      <w:r w:rsidR="00883BE5" w:rsidRPr="00CF3310">
        <w:rPr>
          <w:rFonts w:ascii="Times New Roman" w:eastAsia="Times New Roman" w:hAnsi="Times New Roman" w:cs="Times New Roman"/>
          <w:sz w:val="24"/>
          <w:szCs w:val="24"/>
        </w:rPr>
        <w:fldChar w:fldCharType="end"/>
      </w:r>
      <w:r w:rsidR="00E70899" w:rsidRPr="00CF3310">
        <w:rPr>
          <w:rFonts w:ascii="Times New Roman" w:eastAsia="Times New Roman" w:hAnsi="Times New Roman" w:cs="Times New Roman"/>
          <w:sz w:val="24"/>
          <w:szCs w:val="24"/>
        </w:rPr>
        <w:t>.</w:t>
      </w:r>
      <w:r w:rsidR="00C2550A" w:rsidRPr="00CF3310">
        <w:rPr>
          <w:rFonts w:ascii="Times New Roman" w:eastAsia="Times New Roman" w:hAnsi="Times New Roman" w:cs="Times New Roman"/>
          <w:sz w:val="24"/>
          <w:szCs w:val="24"/>
        </w:rPr>
        <w:t xml:space="preserve"> Some of the statements given to this effect are presented as follows.</w:t>
      </w:r>
    </w:p>
    <w:p w:rsidR="00C2550A" w:rsidRPr="00CF3310" w:rsidRDefault="00C2550A" w:rsidP="008344EF">
      <w:pPr>
        <w:spacing w:before="100" w:beforeAutospacing="1" w:after="0" w:line="240" w:lineRule="auto"/>
        <w:ind w:left="720"/>
        <w:jc w:val="both"/>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10. The public sees me as a parental failure despite everything I did for my daughter, how she ended up smoking weed for over ten years I cannot explain. She is a dropout from college, I just confine her to the compound to make sure she is safe.</w:t>
      </w:r>
    </w:p>
    <w:p w:rsidR="00C2550A" w:rsidRPr="00CF3310" w:rsidRDefault="00C2550A" w:rsidP="008344EF">
      <w:pPr>
        <w:spacing w:before="100" w:beforeAutospacing="1" w:after="100" w:afterAutospacing="1" w:line="240" w:lineRule="auto"/>
        <w:ind w:left="720"/>
        <w:jc w:val="both"/>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11. My neighbor’s son was a staunch Christian, but how he ended up insane, heavy on marijuana use, is a miracle from the devil. I blame the parents, they over-believed in the moral standing of their son</w:t>
      </w:r>
      <w:r w:rsidR="008344EF" w:rsidRPr="00CF3310">
        <w:rPr>
          <w:rFonts w:ascii="Times New Roman" w:eastAsia="Times New Roman" w:hAnsi="Times New Roman" w:cs="Times New Roman"/>
          <w:i/>
          <w:sz w:val="24"/>
          <w:szCs w:val="24"/>
        </w:rPr>
        <w:t xml:space="preserve"> instead of finding facts on their own accord.</w:t>
      </w:r>
    </w:p>
    <w:p w:rsidR="00D92242" w:rsidRPr="00CF3310" w:rsidRDefault="00C2550A" w:rsidP="008344EF">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Due to this, some of the families tended to shield the affected marijuana-induced mental illness members from public exposure and confined them to the homes</w:t>
      </w:r>
      <w:r w:rsidR="005A2DF8" w:rsidRPr="00CF3310">
        <w:rPr>
          <w:rFonts w:ascii="Times New Roman" w:eastAsia="Times New Roman" w:hAnsi="Times New Roman" w:cs="Times New Roman"/>
          <w:sz w:val="24"/>
          <w:szCs w:val="24"/>
        </w:rPr>
        <w:t xml:space="preserve"> </w:t>
      </w:r>
      <w:r w:rsidR="005A2DF8" w:rsidRPr="00CF3310">
        <w:rPr>
          <w:rFonts w:ascii="Times New Roman" w:eastAsia="Times New Roman" w:hAnsi="Times New Roman" w:cs="Times New Roman"/>
          <w:sz w:val="24"/>
          <w:szCs w:val="24"/>
        </w:rPr>
        <w:fldChar w:fldCharType="begin"/>
      </w:r>
      <w:r w:rsidR="005A2DF8" w:rsidRPr="00CF3310">
        <w:rPr>
          <w:rFonts w:ascii="Times New Roman" w:eastAsia="Times New Roman" w:hAnsi="Times New Roman" w:cs="Times New Roman"/>
          <w:sz w:val="24"/>
          <w:szCs w:val="24"/>
        </w:rPr>
        <w:instrText xml:space="preserve"> ADDIN ZOTERO_ITEM CSL_CITATION {"citationID":"sMSJPEpH","properties":{"unsorted":false,"formattedCitation":"(Mardani et al., 2023)","plainCitation":"(Mardani et al., 2023)","noteIndex":0},"citationItems":[{"id":448,"uris":["http://zotero.org/users/local/R7513p8Y/items/HFBQY4I8"],"itemData":{"id":448,"type":"article-journal","abstract":"The relative paucity of research on Addiction-Affected Families’ (AAF) issues and the lack of attention given to their difficulties and treatment in interventions and clinical practices indicate that the primary focus consistently revolves around individuals with addictive disorders, even when the treatment process involves their families. However, it is believed that family members endure significant pressures that result in extensive negative consequences on the personal, familial, and social aspects of their lives. Aiming for a better understanding of the challenges and issues that AAF’s experience, this systematic review explored qualitative studies with a focus on the impact of addiction on different aspects of families.","container-title":"BMC Psychiatry","DOI":"10.1186/s12888-023-04927-1","ISSN":"1471-244X","issue":"1","journalAbbreviation":"BMC Psychiatry","language":"en","page":"439","source":"Springer Link","title":"Challenges in addiction-affected families: a systematic review of qualitative studies","title-short":"Challenges in addiction-affected families","volume":"23","author":[{"family":"Mardani","given":"Mostafa"},{"family":"Alipour","given":"Fardin"},{"family":"Rafiey","given":"Hassan"},{"family":"Fallahi-Khoshknab","given":"Masoud"},{"family":"Arshi","given":"Maliheh"}],"issued":{"date-parts":[["2023",6,16]]}}}],"schema":"https://github.com/citation-style-language/schema/raw/master/csl-citation.json"} </w:instrText>
      </w:r>
      <w:r w:rsidR="005A2DF8" w:rsidRPr="00CF3310">
        <w:rPr>
          <w:rFonts w:ascii="Times New Roman" w:eastAsia="Times New Roman" w:hAnsi="Times New Roman" w:cs="Times New Roman"/>
          <w:sz w:val="24"/>
          <w:szCs w:val="24"/>
        </w:rPr>
        <w:fldChar w:fldCharType="separate"/>
      </w:r>
      <w:r w:rsidR="005A2DF8" w:rsidRPr="00CF3310">
        <w:rPr>
          <w:rFonts w:ascii="Times New Roman" w:hAnsi="Times New Roman" w:cs="Times New Roman"/>
          <w:sz w:val="24"/>
          <w:szCs w:val="24"/>
        </w:rPr>
        <w:t>(Mardani et al., 2023)</w:t>
      </w:r>
      <w:r w:rsidR="005A2DF8"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xml:space="preserve">. This is unfortunate because it simply delays treatment seeking and the family members look at the affected individual as a source of embarrassment. </w:t>
      </w:r>
      <w:r w:rsidR="00D92242" w:rsidRPr="00CF3310">
        <w:rPr>
          <w:rFonts w:ascii="Times New Roman" w:eastAsia="Times New Roman" w:hAnsi="Times New Roman" w:cs="Times New Roman"/>
          <w:sz w:val="24"/>
          <w:szCs w:val="24"/>
        </w:rPr>
        <w:t>This finding demonstrates how stigma extends beyond individuals to entire family networks.</w:t>
      </w:r>
    </w:p>
    <w:p w:rsidR="00D92242" w:rsidRPr="00CF3310" w:rsidRDefault="00D92242" w:rsidP="00D92242">
      <w:pPr>
        <w:spacing w:before="100" w:beforeAutospacing="1" w:after="100" w:afterAutospacing="1" w:line="240" w:lineRule="auto"/>
        <w:outlineLvl w:val="2"/>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Spiritual and Supernatural Interpretations</w:t>
      </w:r>
    </w:p>
    <w:p w:rsidR="00325F20" w:rsidRPr="00CF3310" w:rsidRDefault="00325F20" w:rsidP="00D92242">
      <w:pPr>
        <w:spacing w:before="100" w:beforeAutospacing="1" w:after="100" w:afterAutospacing="1" w:line="240" w:lineRule="auto"/>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In many African societies, when a phenomenon cannot be well explained, then it is attributed to the supernatural forces, curses, divine punishment or spiritual attacks. In the case of this finding, some of the participants were of the view that the mentally ill people had committe</w:t>
      </w:r>
      <w:r w:rsidR="00D66D0A" w:rsidRPr="00CF3310">
        <w:rPr>
          <w:rFonts w:ascii="Times New Roman" w:eastAsia="Times New Roman" w:hAnsi="Times New Roman" w:cs="Times New Roman"/>
          <w:sz w:val="24"/>
          <w:szCs w:val="24"/>
        </w:rPr>
        <w:t xml:space="preserve">d something that was contrary to </w:t>
      </w:r>
      <w:r w:rsidRPr="00CF3310">
        <w:rPr>
          <w:rFonts w:ascii="Times New Roman" w:eastAsia="Times New Roman" w:hAnsi="Times New Roman" w:cs="Times New Roman"/>
          <w:sz w:val="24"/>
          <w:szCs w:val="24"/>
        </w:rPr>
        <w:t>some divine expec</w:t>
      </w:r>
      <w:r w:rsidR="00C17DF2" w:rsidRPr="00CF3310">
        <w:rPr>
          <w:rFonts w:ascii="Times New Roman" w:eastAsia="Times New Roman" w:hAnsi="Times New Roman" w:cs="Times New Roman"/>
          <w:sz w:val="24"/>
          <w:szCs w:val="24"/>
        </w:rPr>
        <w:t>tations</w:t>
      </w:r>
      <w:r w:rsidR="00D66D0A" w:rsidRPr="00CF3310">
        <w:rPr>
          <w:rFonts w:ascii="Times New Roman" w:eastAsia="Times New Roman" w:hAnsi="Times New Roman" w:cs="Times New Roman"/>
          <w:sz w:val="24"/>
          <w:szCs w:val="24"/>
        </w:rPr>
        <w:t xml:space="preserve"> </w:t>
      </w:r>
      <w:r w:rsidR="00D66D0A" w:rsidRPr="00CF3310">
        <w:rPr>
          <w:rFonts w:ascii="Times New Roman" w:eastAsia="Times New Roman" w:hAnsi="Times New Roman" w:cs="Times New Roman"/>
          <w:sz w:val="24"/>
          <w:szCs w:val="24"/>
        </w:rPr>
        <w:fldChar w:fldCharType="begin"/>
      </w:r>
      <w:r w:rsidR="00D66D0A" w:rsidRPr="00CF3310">
        <w:rPr>
          <w:rFonts w:ascii="Times New Roman" w:eastAsia="Times New Roman" w:hAnsi="Times New Roman" w:cs="Times New Roman"/>
          <w:sz w:val="24"/>
          <w:szCs w:val="24"/>
        </w:rPr>
        <w:instrText xml:space="preserve"> ADDIN ZOTERO_ITEM CSL_CITATION {"citationID":"C5hjlq92","properties":{"unsorted":false,"formattedCitation":"(van der Zeijst et al., 2023)","plainCitation":"(van der Zeijst et al., 2023)","noteIndex":0},"citationItems":[{"id":461,"uris":["http://zotero.org/users/local/R7513p8Y/items/NXI3Y8LJ"],"itemData":{"id":461,"type":"article-journal","abstract":"This review summarizes the current literature on the role of traditional and faith-based healthcare in the management of psychotic disorders in Africa.","container-title":"Current Opinion in Psychiatry","DOI":"10.1097/YCO.0000000000000872","ISSN":"0951-7367","issue":"4","journalAbbreviation":"Curr Opin Psychiatry","page":"337-344","PMID":"37195100","PMCID":"PMC10241419","source":"PubMed Central","title":"Traditional and faith-based healthcare in the management of psychotic disorders in Africa: in search for synergy","title-short":"Traditional and faith-based healthcare in the management of psychotic disorders in Africa","volume":"36","author":[{"family":"Zeijst","given":"Martine C.E.","non-dropping-particle":"van der"},{"family":"Veling","given":"Wim"},{"family":"Chiliza","given":"Bonginkosi"},{"family":"Hoek","given":"Hans W."}],"issued":{"date-parts":[["2023",7]]}}}],"schema":"https://github.com/citation-style-language/schema/raw/master/csl-citation.json"} </w:instrText>
      </w:r>
      <w:r w:rsidR="00D66D0A" w:rsidRPr="00CF3310">
        <w:rPr>
          <w:rFonts w:ascii="Times New Roman" w:eastAsia="Times New Roman" w:hAnsi="Times New Roman" w:cs="Times New Roman"/>
          <w:sz w:val="24"/>
          <w:szCs w:val="24"/>
        </w:rPr>
        <w:fldChar w:fldCharType="separate"/>
      </w:r>
      <w:r w:rsidR="00D66D0A" w:rsidRPr="00CF3310">
        <w:rPr>
          <w:rFonts w:ascii="Times New Roman" w:hAnsi="Times New Roman" w:cs="Times New Roman"/>
          <w:sz w:val="24"/>
          <w:szCs w:val="24"/>
        </w:rPr>
        <w:t>(van der Zeijst et al., 2023)</w:t>
      </w:r>
      <w:r w:rsidR="00D66D0A" w:rsidRPr="00CF3310">
        <w:rPr>
          <w:rFonts w:ascii="Times New Roman" w:eastAsia="Times New Roman" w:hAnsi="Times New Roman" w:cs="Times New Roman"/>
          <w:sz w:val="24"/>
          <w:szCs w:val="24"/>
        </w:rPr>
        <w:fldChar w:fldCharType="end"/>
      </w:r>
      <w:r w:rsidR="00C17DF2" w:rsidRPr="00CF3310">
        <w:rPr>
          <w:rFonts w:ascii="Times New Roman" w:eastAsia="Times New Roman" w:hAnsi="Times New Roman" w:cs="Times New Roman"/>
          <w:sz w:val="24"/>
          <w:szCs w:val="24"/>
        </w:rPr>
        <w:t>. In this case, they posi</w:t>
      </w:r>
      <w:r w:rsidRPr="00CF3310">
        <w:rPr>
          <w:rFonts w:ascii="Times New Roman" w:eastAsia="Times New Roman" w:hAnsi="Times New Roman" w:cs="Times New Roman"/>
          <w:sz w:val="24"/>
          <w:szCs w:val="24"/>
        </w:rPr>
        <w:t xml:space="preserve">ted, they were therefore being punished for the transgressions they had committed. </w:t>
      </w:r>
    </w:p>
    <w:p w:rsidR="00325F20" w:rsidRPr="00CF3310" w:rsidRDefault="00325F20" w:rsidP="00D92242">
      <w:pPr>
        <w:spacing w:before="100" w:beforeAutospacing="1" w:after="100" w:afterAutospacing="1" w:line="240" w:lineRule="auto"/>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 xml:space="preserve">Alternatively, some would claim that was through the actions of sorcery and witchcraft as </w:t>
      </w:r>
      <w:r w:rsidR="00A314FF" w:rsidRPr="00CF3310">
        <w:rPr>
          <w:rFonts w:ascii="Times New Roman" w:eastAsia="Times New Roman" w:hAnsi="Times New Roman" w:cs="Times New Roman"/>
          <w:sz w:val="24"/>
          <w:szCs w:val="24"/>
        </w:rPr>
        <w:t>an</w:t>
      </w:r>
      <w:r w:rsidRPr="00CF3310">
        <w:rPr>
          <w:rFonts w:ascii="Times New Roman" w:eastAsia="Times New Roman" w:hAnsi="Times New Roman" w:cs="Times New Roman"/>
          <w:sz w:val="24"/>
          <w:szCs w:val="24"/>
        </w:rPr>
        <w:t xml:space="preserve"> act of maleficence from a person who hated the mentally ill individual or was hitting back their family members</w:t>
      </w:r>
      <w:r w:rsidR="00D66D0A" w:rsidRPr="00CF3310">
        <w:rPr>
          <w:rFonts w:ascii="Times New Roman" w:eastAsia="Times New Roman" w:hAnsi="Times New Roman" w:cs="Times New Roman"/>
          <w:sz w:val="24"/>
          <w:szCs w:val="24"/>
        </w:rPr>
        <w:t xml:space="preserve"> </w:t>
      </w:r>
      <w:r w:rsidR="00FF061F" w:rsidRPr="00CF3310">
        <w:rPr>
          <w:rFonts w:ascii="Times New Roman" w:eastAsia="Times New Roman" w:hAnsi="Times New Roman" w:cs="Times New Roman"/>
          <w:sz w:val="24"/>
          <w:szCs w:val="24"/>
        </w:rPr>
        <w:fldChar w:fldCharType="begin"/>
      </w:r>
      <w:r w:rsidR="00FF061F" w:rsidRPr="00CF3310">
        <w:rPr>
          <w:rFonts w:ascii="Times New Roman" w:eastAsia="Times New Roman" w:hAnsi="Times New Roman" w:cs="Times New Roman"/>
          <w:sz w:val="24"/>
          <w:szCs w:val="24"/>
        </w:rPr>
        <w:instrText xml:space="preserve"> ADDIN ZOTERO_ITEM CSL_CITATION {"citationID":"OAiTEngo","properties":{"unsorted":false,"formattedCitation":"(United Nations, 2026)","plainCitation":"(United Nations, 2026)","noteIndex":0},"citationItems":[{"id":466,"uris":["http://zotero.org/users/local/R7513p8Y/items/S5Z2YWP5"],"itemData":{"id":466,"type":"webpage","abstract":"In numerous countries around the world, witchcraft related beliefs and practices have resulted in serious violations of human rights including, beatings, banishment, cutting of body parts, and amputation of limbs, torture and murder. Women, children, the elderly, and persons with disabilities particularly persons with albinism, are particularly vulnerable. Despite the seriousness of these human rights abuses, there is often no robust state led response. Often judicial systems do not act to prevent, investigate or prosecute human rights abuses linked to beliefs in witchcraft.","language":"en","publisher-place":"Geneva","title":"Witchcraft and human rights","URL":"https://www.ohchr.org/en/special-procedures/ie-albinism/witchcraft-and-human-rights","author":[{"family":"United Nations","given":""}],"accessed":{"date-parts":[["2026",6,1]]},"issued":{"date-parts":[["2026"]]}}}],"schema":"https://github.com/citation-style-language/schema/raw/master/csl-citation.json"} </w:instrText>
      </w:r>
      <w:r w:rsidR="00FF061F" w:rsidRPr="00CF3310">
        <w:rPr>
          <w:rFonts w:ascii="Times New Roman" w:eastAsia="Times New Roman" w:hAnsi="Times New Roman" w:cs="Times New Roman"/>
          <w:sz w:val="24"/>
          <w:szCs w:val="24"/>
        </w:rPr>
        <w:fldChar w:fldCharType="separate"/>
      </w:r>
      <w:r w:rsidR="00FF061F" w:rsidRPr="00CF3310">
        <w:rPr>
          <w:rFonts w:ascii="Times New Roman" w:hAnsi="Times New Roman" w:cs="Times New Roman"/>
          <w:sz w:val="24"/>
          <w:szCs w:val="24"/>
        </w:rPr>
        <w:t>(United Nations, 2026)</w:t>
      </w:r>
      <w:r w:rsidR="00FF061F"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In the earlier case cited of a parent who had a daughter drop out of college due to cognitive impairment caused by marijuana, another participant piped in.</w:t>
      </w:r>
    </w:p>
    <w:p w:rsidR="00325F20" w:rsidRPr="00CF3310" w:rsidRDefault="00325F20" w:rsidP="00325F20">
      <w:pPr>
        <w:spacing w:before="100" w:beforeAutospacing="1" w:after="100" w:afterAutospacing="1" w:line="240" w:lineRule="auto"/>
        <w:ind w:left="720"/>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 xml:space="preserve">12. I believe yours is a case of witchcraft, I have never seen you hurt anybody, you contribute generously to church development issues, your car is at the village disposal in </w:t>
      </w:r>
      <w:r w:rsidRPr="00CF3310">
        <w:rPr>
          <w:rFonts w:ascii="Times New Roman" w:eastAsia="Times New Roman" w:hAnsi="Times New Roman" w:cs="Times New Roman"/>
          <w:i/>
          <w:sz w:val="24"/>
          <w:szCs w:val="24"/>
        </w:rPr>
        <w:lastRenderedPageBreak/>
        <w:t>case of emergencies. I believe your economic fortunes and good heart is the source of somebody hating and bewitching your daughter</w:t>
      </w:r>
    </w:p>
    <w:p w:rsidR="00325F20" w:rsidRPr="00CF3310" w:rsidRDefault="00325F20" w:rsidP="00D92242">
      <w:pPr>
        <w:spacing w:before="100" w:beforeAutospacing="1" w:after="100" w:afterAutospacing="1" w:line="240" w:lineRule="auto"/>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In another separate case, a participant claimed as follows.</w:t>
      </w:r>
    </w:p>
    <w:p w:rsidR="00325F20" w:rsidRPr="00CF3310" w:rsidRDefault="00325F20" w:rsidP="00067015">
      <w:pPr>
        <w:spacing w:before="100" w:beforeAutospacing="1" w:after="100" w:afterAutospacing="1" w:line="240" w:lineRule="auto"/>
        <w:ind w:left="720"/>
        <w:rPr>
          <w:rFonts w:ascii="Times New Roman" w:eastAsia="Times New Roman" w:hAnsi="Times New Roman" w:cs="Times New Roman"/>
          <w:i/>
          <w:sz w:val="24"/>
          <w:szCs w:val="24"/>
        </w:rPr>
      </w:pPr>
      <w:r w:rsidRPr="00CF3310">
        <w:rPr>
          <w:rFonts w:ascii="Times New Roman" w:eastAsia="Times New Roman" w:hAnsi="Times New Roman" w:cs="Times New Roman"/>
          <w:i/>
          <w:sz w:val="24"/>
          <w:szCs w:val="24"/>
        </w:rPr>
        <w:t xml:space="preserve">13. </w:t>
      </w:r>
      <w:r w:rsidR="00C17DF2" w:rsidRPr="00CF3310">
        <w:rPr>
          <w:rFonts w:ascii="Times New Roman" w:eastAsia="Times New Roman" w:hAnsi="Times New Roman" w:cs="Times New Roman"/>
          <w:i/>
          <w:sz w:val="24"/>
          <w:szCs w:val="24"/>
        </w:rPr>
        <w:t>I know the story of that family, his great grandfather came from</w:t>
      </w:r>
      <w:r w:rsidR="00067015" w:rsidRPr="00CF3310">
        <w:rPr>
          <w:rFonts w:ascii="Times New Roman" w:eastAsia="Times New Roman" w:hAnsi="Times New Roman" w:cs="Times New Roman"/>
          <w:i/>
          <w:sz w:val="24"/>
          <w:szCs w:val="24"/>
        </w:rPr>
        <w:t xml:space="preserve"> </w:t>
      </w:r>
      <w:r w:rsidR="00C17DF2" w:rsidRPr="00CF3310">
        <w:rPr>
          <w:rFonts w:ascii="Times New Roman" w:eastAsia="Times New Roman" w:hAnsi="Times New Roman" w:cs="Times New Roman"/>
          <w:i/>
          <w:sz w:val="24"/>
          <w:szCs w:val="24"/>
        </w:rPr>
        <w:t xml:space="preserve">World War II, he was never cleansed to chase away the spirits of the dead he killed in the war, they are the ones tormenting </w:t>
      </w:r>
      <w:r w:rsidR="00C2304C" w:rsidRPr="00CF3310">
        <w:rPr>
          <w:rFonts w:ascii="Times New Roman" w:eastAsia="Times New Roman" w:hAnsi="Times New Roman" w:cs="Times New Roman"/>
          <w:i/>
          <w:sz w:val="24"/>
          <w:szCs w:val="24"/>
        </w:rPr>
        <w:t>Anonymous son (Name withheld)</w:t>
      </w:r>
      <w:r w:rsidR="00067015" w:rsidRPr="00CF3310">
        <w:rPr>
          <w:rFonts w:ascii="Times New Roman" w:eastAsia="Times New Roman" w:hAnsi="Times New Roman" w:cs="Times New Roman"/>
          <w:i/>
          <w:sz w:val="24"/>
          <w:szCs w:val="24"/>
        </w:rPr>
        <w:t>.</w:t>
      </w:r>
      <w:r w:rsidR="00C2304C" w:rsidRPr="00CF3310">
        <w:rPr>
          <w:rFonts w:ascii="Times New Roman" w:eastAsia="Times New Roman" w:hAnsi="Times New Roman" w:cs="Times New Roman"/>
          <w:i/>
          <w:sz w:val="24"/>
          <w:szCs w:val="24"/>
        </w:rPr>
        <w:t xml:space="preserve"> </w:t>
      </w:r>
    </w:p>
    <w:p w:rsidR="00357A71" w:rsidRPr="00CF3310" w:rsidRDefault="00067015" w:rsidP="00FF7E8F">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When the explanations given in this validation of why the mental illness occurred, some did not attribute it to chronic marijuana use but instead sought alternative explanations. This is a form of coping mechanism that allows the family to carry a belief that it is not marijuana but some other causes</w:t>
      </w:r>
      <w:r w:rsidR="00810900" w:rsidRPr="00CF3310">
        <w:rPr>
          <w:rFonts w:ascii="Times New Roman" w:eastAsia="Times New Roman" w:hAnsi="Times New Roman" w:cs="Times New Roman"/>
          <w:sz w:val="24"/>
          <w:szCs w:val="24"/>
        </w:rPr>
        <w:t xml:space="preserve">, coping through denial </w:t>
      </w:r>
      <w:r w:rsidR="00810900" w:rsidRPr="00CF3310">
        <w:rPr>
          <w:rFonts w:ascii="Times New Roman" w:eastAsia="Times New Roman" w:hAnsi="Times New Roman" w:cs="Times New Roman"/>
          <w:sz w:val="24"/>
          <w:szCs w:val="24"/>
        </w:rPr>
        <w:fldChar w:fldCharType="begin"/>
      </w:r>
      <w:r w:rsidR="00810900" w:rsidRPr="00CF3310">
        <w:rPr>
          <w:rFonts w:ascii="Times New Roman" w:eastAsia="Times New Roman" w:hAnsi="Times New Roman" w:cs="Times New Roman"/>
          <w:sz w:val="24"/>
          <w:szCs w:val="24"/>
        </w:rPr>
        <w:instrText xml:space="preserve"> ADDIN ZOTERO_ITEM CSL_CITATION {"citationID":"Zmhb460Q","properties":{"unsorted":false,"formattedCitation":"(Silaule et al., 2024)","plainCitation":"(Silaule et al., 2024)","noteIndex":0},"citationItems":[{"id":468,"uris":["http://zotero.org/users/local/R7513p8Y/items/S2JUWGLF"],"itemData":{"id":468,"type":"article-journal","abstract":"Background\nInformal caregivers are an essential health resource in the care of persons with severe mental disorders, particularly in South Africa where access to mental healthcare services is limited.\n\nAim\nThe study aimed to explore and describe the coping strategies used by informal caregivers and the specific health impacts they face in the context of severe mental disorders in South Africa.\n\nSetting\nThe study was conducted in Bushbuckridge municipality situated in the northeastern parts of Mpumalanga province, South Africa.\n\nMethods\nA descriptive qualitative methodology was used to conduct semi-structured interviews with 12 purposefully selected participants. Audio-recorded interviews were translated, transcribed and analysed inductively on NVivo12 using reflexive thematic analysis.\n\nResults\nThe themes identified were caregivers’ experience of consequences of caregiving and caregivers’ experience of coping with their caregiving role. Participants experienced negative consequences on their emotional, mental and physical health. The participants use internal and external resources to cope with the challenges they face, and many highlighted using emotion-focused coping strategies.\n\nConclusion\nThe findings revealed an urgent need to develop support strategies to strengthen informal caregivers’ coping and promote good health particularly in rural South Africa where informal caregivers play a crucial role in the management of severe mental disorders.\n\nContribution\nThe finding demands that policymakers and healthcare providers prioritise the health and well-being of the informal caregivers. There should be policies targeted specifically at developing and implementing caregiver-orientated healthcare services.","container-title":"The South African Journal of Psychiatry : SAJP : the Journal of the Society of Psychiatrists of South Africa","DOI":"10.4102/sajpsychiatry.v30i0.2144","ISSN":"1608-9685","journalAbbreviation":"S Afr J Psychiatr","page":"2144","PMID":"38628903","PMCID":"PMC11019034","source":"PubMed Central","title":"Health effects of caregiving and coping with severe mental disorders: A caregivers’ experience","title-short":"Health effects of caregiving and coping with severe mental disorders","volume":"30","author":[{"family":"Silaule","given":"Olindah"},{"family":"Adams","given":"Fasloen"},{"family":"Nkosi","given":"Nokuthula G."}],"issued":{"date-parts":[["2024",3,29]]}}}],"schema":"https://github.com/citation-style-language/schema/raw/master/csl-citation.json"} </w:instrText>
      </w:r>
      <w:r w:rsidR="00810900" w:rsidRPr="00CF3310">
        <w:rPr>
          <w:rFonts w:ascii="Times New Roman" w:eastAsia="Times New Roman" w:hAnsi="Times New Roman" w:cs="Times New Roman"/>
          <w:sz w:val="24"/>
          <w:szCs w:val="24"/>
        </w:rPr>
        <w:fldChar w:fldCharType="separate"/>
      </w:r>
      <w:r w:rsidR="00810900" w:rsidRPr="00CF3310">
        <w:rPr>
          <w:rFonts w:ascii="Times New Roman" w:hAnsi="Times New Roman" w:cs="Times New Roman"/>
          <w:sz w:val="24"/>
          <w:szCs w:val="24"/>
        </w:rPr>
        <w:t>(Silaule et al., 2024)</w:t>
      </w:r>
      <w:r w:rsidR="00810900"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Yet, the outcome remains, despite the short solace they get from these explanations that ascribe the mental illness to other supernatural or divine factors, the bottom line is the reality of having to endure life with family members who are mentally ill is inescapable</w:t>
      </w:r>
      <w:r w:rsidR="00357A71" w:rsidRPr="00CF3310">
        <w:rPr>
          <w:rFonts w:ascii="Times New Roman" w:eastAsia="Times New Roman" w:hAnsi="Times New Roman" w:cs="Times New Roman"/>
          <w:sz w:val="24"/>
          <w:szCs w:val="24"/>
        </w:rPr>
        <w:t>.</w:t>
      </w:r>
    </w:p>
    <w:p w:rsidR="00D92242" w:rsidRPr="00CF3310" w:rsidRDefault="00067015" w:rsidP="00FF7E8F">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These explanations ultimately contribute in reinforcing the negative labeling and to make it worse, they remove focus from the causative agent of the illness, marijuana. This may mislead the caregivers to seek alternative treatment that does not address the root cause of the illness as having been induced by marijuana</w:t>
      </w:r>
      <w:r w:rsidR="00F10834" w:rsidRPr="00CF3310">
        <w:rPr>
          <w:rFonts w:ascii="Times New Roman" w:eastAsia="Times New Roman" w:hAnsi="Times New Roman" w:cs="Times New Roman"/>
          <w:sz w:val="24"/>
          <w:szCs w:val="24"/>
        </w:rPr>
        <w:t xml:space="preserve"> </w:t>
      </w:r>
      <w:r w:rsidR="00F10834" w:rsidRPr="00CF3310">
        <w:rPr>
          <w:rFonts w:ascii="Times New Roman" w:eastAsia="Times New Roman" w:hAnsi="Times New Roman" w:cs="Times New Roman"/>
          <w:sz w:val="24"/>
          <w:szCs w:val="24"/>
        </w:rPr>
        <w:fldChar w:fldCharType="begin"/>
      </w:r>
      <w:r w:rsidR="00F10834" w:rsidRPr="00CF3310">
        <w:rPr>
          <w:rFonts w:ascii="Times New Roman" w:eastAsia="Times New Roman" w:hAnsi="Times New Roman" w:cs="Times New Roman"/>
          <w:sz w:val="24"/>
          <w:szCs w:val="24"/>
        </w:rPr>
        <w:instrText xml:space="preserve"> ADDIN ZOTERO_ITEM CSL_CITATION {"citationID":"ADUFtyMN","properties":{"unsorted":false,"formattedCitation":"(Silaule et al., 2024)","plainCitation":"(Silaule et al., 2024)","noteIndex":0},"citationItems":[{"id":468,"uris":["http://zotero.org/users/local/R7513p8Y/items/S2JUWGLF"],"itemData":{"id":468,"type":"article-journal","abstract":"Background\nInformal caregivers are an essential health resource in the care of persons with severe mental disorders, particularly in South Africa where access to mental healthcare services is limited.\n\nAim\nThe study aimed to explore and describe the coping strategies used by informal caregivers and the specific health impacts they face in the context of severe mental disorders in South Africa.\n\nSetting\nThe study was conducted in Bushbuckridge municipality situated in the northeastern parts of Mpumalanga province, South Africa.\n\nMethods\nA descriptive qualitative methodology was used to conduct semi-structured interviews with 12 purposefully selected participants. Audio-recorded interviews were translated, transcribed and analysed inductively on NVivo12 using reflexive thematic analysis.\n\nResults\nThe themes identified were caregivers’ experience of consequences of caregiving and caregivers’ experience of coping with their caregiving role. Participants experienced negative consequences on their emotional, mental and physical health. The participants use internal and external resources to cope with the challenges they face, and many highlighted using emotion-focused coping strategies.\n\nConclusion\nThe findings revealed an urgent need to develop support strategies to strengthen informal caregivers’ coping and promote good health particularly in rural South Africa where informal caregivers play a crucial role in the management of severe mental disorders.\n\nContribution\nThe finding demands that policymakers and healthcare providers prioritise the health and well-being of the informal caregivers. There should be policies targeted specifically at developing and implementing caregiver-orientated healthcare services.","container-title":"The South African Journal of Psychiatry : SAJP : the Journal of the Society of Psychiatrists of South Africa","DOI":"10.4102/sajpsychiatry.v30i0.2144","ISSN":"1608-9685","journalAbbreviation":"S Afr J Psychiatr","page":"2144","PMID":"38628903","PMCID":"PMC11019034","source":"PubMed Central","title":"Health effects of caregiving and coping with severe mental disorders: A caregivers’ experience","title-short":"Health effects of caregiving and coping with severe mental disorders","volume":"30","author":[{"family":"Silaule","given":"Olindah"},{"family":"Adams","given":"Fasloen"},{"family":"Nkosi","given":"Nokuthula G."}],"issued":{"date-parts":[["2024",3,29]]}}}],"schema":"https://github.com/citation-style-language/schema/raw/master/csl-citation.json"} </w:instrText>
      </w:r>
      <w:r w:rsidR="00F10834" w:rsidRPr="00CF3310">
        <w:rPr>
          <w:rFonts w:ascii="Times New Roman" w:eastAsia="Times New Roman" w:hAnsi="Times New Roman" w:cs="Times New Roman"/>
          <w:sz w:val="24"/>
          <w:szCs w:val="24"/>
        </w:rPr>
        <w:fldChar w:fldCharType="separate"/>
      </w:r>
      <w:r w:rsidR="00F10834" w:rsidRPr="00CF3310">
        <w:rPr>
          <w:rFonts w:ascii="Times New Roman" w:hAnsi="Times New Roman" w:cs="Times New Roman"/>
          <w:sz w:val="24"/>
          <w:szCs w:val="24"/>
        </w:rPr>
        <w:t>(Silaule et al., 2024)</w:t>
      </w:r>
      <w:r w:rsidR="00F10834" w:rsidRPr="00CF3310">
        <w:rPr>
          <w:rFonts w:ascii="Times New Roman" w:eastAsia="Times New Roman" w:hAnsi="Times New Roman" w:cs="Times New Roman"/>
          <w:sz w:val="24"/>
          <w:szCs w:val="24"/>
        </w:rPr>
        <w:fldChar w:fldCharType="end"/>
      </w:r>
      <w:r w:rsidRPr="00CF3310">
        <w:rPr>
          <w:rFonts w:ascii="Times New Roman" w:eastAsia="Times New Roman" w:hAnsi="Times New Roman" w:cs="Times New Roman"/>
          <w:sz w:val="24"/>
          <w:szCs w:val="24"/>
        </w:rPr>
        <w:t>. Some of the practices used include prayer sessions and meditations which do not help the patient</w:t>
      </w:r>
      <w:r w:rsidR="00786BC9" w:rsidRPr="00CF3310">
        <w:rPr>
          <w:rFonts w:ascii="Times New Roman" w:eastAsia="Times New Roman" w:hAnsi="Times New Roman" w:cs="Times New Roman"/>
          <w:sz w:val="24"/>
          <w:szCs w:val="24"/>
        </w:rPr>
        <w:t xml:space="preserve"> physiologically</w:t>
      </w:r>
      <w:r w:rsidR="0040072F" w:rsidRPr="00CF3310">
        <w:rPr>
          <w:rFonts w:ascii="Times New Roman" w:eastAsia="Times New Roman" w:hAnsi="Times New Roman" w:cs="Times New Roman"/>
          <w:sz w:val="24"/>
          <w:szCs w:val="24"/>
        </w:rPr>
        <w:t>, but can have powerful psychological effects if the patient and family have strong religious orientation.</w:t>
      </w:r>
      <w:r w:rsidR="00902E06" w:rsidRPr="00CF3310">
        <w:rPr>
          <w:rFonts w:ascii="Times New Roman" w:eastAsia="Times New Roman" w:hAnsi="Times New Roman" w:cs="Times New Roman"/>
          <w:sz w:val="24"/>
          <w:szCs w:val="24"/>
        </w:rPr>
        <w:t xml:space="preserve"> The propagation of these beliefs demonstrates t</w:t>
      </w:r>
      <w:r w:rsidR="007321A6" w:rsidRPr="00CF3310">
        <w:rPr>
          <w:rFonts w:ascii="Times New Roman" w:eastAsia="Times New Roman" w:hAnsi="Times New Roman" w:cs="Times New Roman"/>
          <w:sz w:val="24"/>
          <w:szCs w:val="24"/>
        </w:rPr>
        <w:t>he perpetuation of the interpreta</w:t>
      </w:r>
      <w:r w:rsidR="00902E06" w:rsidRPr="00CF3310">
        <w:rPr>
          <w:rFonts w:ascii="Times New Roman" w:eastAsia="Times New Roman" w:hAnsi="Times New Roman" w:cs="Times New Roman"/>
          <w:sz w:val="24"/>
          <w:szCs w:val="24"/>
        </w:rPr>
        <w:t>tions that define the responses the community, family members and caregivers will adopt to help these mentally ill individuals</w:t>
      </w:r>
      <w:r w:rsidR="00FF7E8F" w:rsidRPr="00CF3310">
        <w:rPr>
          <w:rFonts w:ascii="Times New Roman" w:eastAsia="Times New Roman" w:hAnsi="Times New Roman" w:cs="Times New Roman"/>
          <w:sz w:val="24"/>
          <w:szCs w:val="24"/>
        </w:rPr>
        <w:t>.</w:t>
      </w:r>
    </w:p>
    <w:p w:rsidR="00D92242" w:rsidRPr="00CF3310" w:rsidRDefault="00B55B84" w:rsidP="00D92242">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CONCLUSION</w:t>
      </w:r>
    </w:p>
    <w:p w:rsidR="00540715" w:rsidRPr="00CF3310" w:rsidRDefault="00746971" w:rsidP="005F79DD">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The study concludes that the stigmatization of marijuana-induced mentally ill patients in Vihiga County is driven by the sociocultural beliefs that people have and reinforced by the observations they make. The findings of the study show that the stigmatization arises out of perceptions of these individuals being considered as moral failures in the society, source of family shame, incapability of making go</w:t>
      </w:r>
      <w:r w:rsidR="005F79DD" w:rsidRPr="00CF3310">
        <w:rPr>
          <w:rFonts w:ascii="Times New Roman" w:eastAsia="Times New Roman" w:hAnsi="Times New Roman" w:cs="Times New Roman"/>
          <w:sz w:val="24"/>
          <w:szCs w:val="24"/>
        </w:rPr>
        <w:t>od decisions b</w:t>
      </w:r>
      <w:r w:rsidRPr="00CF3310">
        <w:rPr>
          <w:rFonts w:ascii="Times New Roman" w:eastAsia="Times New Roman" w:hAnsi="Times New Roman" w:cs="Times New Roman"/>
          <w:sz w:val="24"/>
          <w:szCs w:val="24"/>
        </w:rPr>
        <w:t xml:space="preserve">ased on moral standing, irreversible mental damage, and punishment in relation to spiritual and supernatural interpretations that prevail in the community. This beliefs act as catalysts for the stigmatization of </w:t>
      </w:r>
      <w:r w:rsidR="005F79DD" w:rsidRPr="00CF3310">
        <w:rPr>
          <w:rFonts w:ascii="Times New Roman" w:eastAsia="Times New Roman" w:hAnsi="Times New Roman" w:cs="Times New Roman"/>
          <w:sz w:val="24"/>
          <w:szCs w:val="24"/>
        </w:rPr>
        <w:t xml:space="preserve">marijuana-induced mentally ill people in the society. The fact that many of the community members view these people as dirty, moral failures, and some ascribe their conditions to supernatural causation may exacerbate their alienation through stigmatization. </w:t>
      </w:r>
    </w:p>
    <w:p w:rsidR="00746971" w:rsidRPr="00CF3310" w:rsidRDefault="005F79DD" w:rsidP="005F79DD">
      <w:pPr>
        <w:spacing w:before="100" w:beforeAutospacing="1" w:after="100" w:afterAutospacing="1" w:line="240" w:lineRule="auto"/>
        <w:jc w:val="both"/>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The findings have demonstrated that the beliefs that shape the stigmatization in the community are socially acquired through learning by observation or experience. The theory that used to guide this study captures these variable relationships and shows how these learnt beliefs are reinforced in the larger community through social interactions and prevailing cultural narratives that have these beliefs embedded in them.</w:t>
      </w:r>
      <w:r w:rsidR="00540715" w:rsidRPr="00CF3310">
        <w:rPr>
          <w:rFonts w:ascii="Times New Roman" w:eastAsia="Times New Roman" w:hAnsi="Times New Roman" w:cs="Times New Roman"/>
          <w:sz w:val="24"/>
          <w:szCs w:val="24"/>
        </w:rPr>
        <w:t xml:space="preserve"> The study showed that end result of the stigmatization was social exclusion and isolation of these marijuana-induced mentally ill patients in the community and even sometimes within the family. These simply compounds the problem of health-seeking behaviors </w:t>
      </w:r>
      <w:r w:rsidR="00540715" w:rsidRPr="00CF3310">
        <w:rPr>
          <w:rFonts w:ascii="Times New Roman" w:eastAsia="Times New Roman" w:hAnsi="Times New Roman" w:cs="Times New Roman"/>
          <w:sz w:val="24"/>
          <w:szCs w:val="24"/>
        </w:rPr>
        <w:lastRenderedPageBreak/>
        <w:t>by delaying or erasing the need to so on time which only increases the number of mentally ill people due to marijuana as witnessed in the local communities of Vihiga County. Stigma has the net effect of reducing the support networks and help that can be afforded to these individuals</w:t>
      </w:r>
      <w:r w:rsidR="00B55B84" w:rsidRPr="00CF3310">
        <w:rPr>
          <w:rFonts w:ascii="Times New Roman" w:eastAsia="Times New Roman" w:hAnsi="Times New Roman" w:cs="Times New Roman"/>
          <w:sz w:val="24"/>
          <w:szCs w:val="24"/>
        </w:rPr>
        <w:t>, and sometimes their family members and close kin and friends may suffer from secondary stigmatization leading to delayed intervention implementation for their recovery and management of their conditions.</w:t>
      </w:r>
    </w:p>
    <w:p w:rsidR="00D92242" w:rsidRPr="00CF3310" w:rsidRDefault="00B55B84" w:rsidP="00D92242">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RECOMMENDATIONS</w:t>
      </w:r>
    </w:p>
    <w:p w:rsidR="00B55B84" w:rsidRPr="00CF3310" w:rsidRDefault="00B55B84" w:rsidP="00B55B84">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This study recommends that community-based health education programs need to be designed and implemented in equipping community members with appropriate message and skills that will allow them to overcome misconceptions about mental illnesses. Community members need to understand that mental illness, despite its causation, is not an issue of moral failures or moral weaknesses but health challenges that needs concerted efforts by everybody in the society to rehabilitate and treat marijuana-induced mentally ill patients.</w:t>
      </w:r>
    </w:p>
    <w:p w:rsidR="00D92242" w:rsidRPr="00CF3310" w:rsidRDefault="00B55B84" w:rsidP="00B55B84">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There is a need to incorporate religious leaders, community elders and leaders, and communion opinion leaders in the dissemination of accurate information about mental illness, the treatments involved and recovery. This is particularly important in dealing with the belief that marijuana-induced mental illness is irreversible among the residents of Vihiga County.</w:t>
      </w:r>
    </w:p>
    <w:p w:rsidR="00D92242" w:rsidRPr="00CF3310" w:rsidRDefault="0098098D" w:rsidP="00444485">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CF3310">
        <w:rPr>
          <w:rFonts w:ascii="Times New Roman" w:eastAsia="Times New Roman" w:hAnsi="Times New Roman" w:cs="Times New Roman"/>
          <w:sz w:val="24"/>
          <w:szCs w:val="24"/>
        </w:rPr>
        <w:t>The development of anti-stigma camp</w:t>
      </w:r>
      <w:r w:rsidR="00A314FF" w:rsidRPr="00CF3310">
        <w:rPr>
          <w:rFonts w:ascii="Times New Roman" w:eastAsia="Times New Roman" w:hAnsi="Times New Roman" w:cs="Times New Roman"/>
          <w:sz w:val="24"/>
          <w:szCs w:val="24"/>
        </w:rPr>
        <w:t>aigns must factor promoting</w:t>
      </w:r>
      <w:r w:rsidRPr="00CF3310">
        <w:rPr>
          <w:rFonts w:ascii="Times New Roman" w:eastAsia="Times New Roman" w:hAnsi="Times New Roman" w:cs="Times New Roman"/>
          <w:sz w:val="24"/>
          <w:szCs w:val="24"/>
        </w:rPr>
        <w:t xml:space="preserve"> social inclusion of marijuana-induced mentally ill individuals into mainstream support netw</w:t>
      </w:r>
      <w:r w:rsidR="00A314FF" w:rsidRPr="00CF3310">
        <w:rPr>
          <w:rFonts w:ascii="Times New Roman" w:eastAsia="Times New Roman" w:hAnsi="Times New Roman" w:cs="Times New Roman"/>
          <w:sz w:val="24"/>
          <w:szCs w:val="24"/>
        </w:rPr>
        <w:t>orks within the wider</w:t>
      </w:r>
      <w:r w:rsidR="00444485" w:rsidRPr="00CF3310">
        <w:rPr>
          <w:rFonts w:ascii="Times New Roman" w:eastAsia="Times New Roman" w:hAnsi="Times New Roman" w:cs="Times New Roman"/>
          <w:sz w:val="24"/>
          <w:szCs w:val="24"/>
        </w:rPr>
        <w:t xml:space="preserve"> communit</w:t>
      </w:r>
      <w:r w:rsidR="00A314FF" w:rsidRPr="00CF3310">
        <w:rPr>
          <w:rFonts w:ascii="Times New Roman" w:eastAsia="Times New Roman" w:hAnsi="Times New Roman" w:cs="Times New Roman"/>
          <w:sz w:val="24"/>
          <w:szCs w:val="24"/>
        </w:rPr>
        <w:t>y in</w:t>
      </w:r>
      <w:r w:rsidR="00444485" w:rsidRPr="00CF3310">
        <w:rPr>
          <w:rFonts w:ascii="Times New Roman" w:eastAsia="Times New Roman" w:hAnsi="Times New Roman" w:cs="Times New Roman"/>
          <w:sz w:val="24"/>
          <w:szCs w:val="24"/>
        </w:rPr>
        <w:t xml:space="preserve"> to enhance the quality and effectiveness of their rehabilitation for purposes of re-integrating them in the society</w:t>
      </w:r>
      <w:r w:rsidR="00D92242" w:rsidRPr="00CF3310">
        <w:rPr>
          <w:rFonts w:ascii="Times New Roman" w:eastAsia="Times New Roman" w:hAnsi="Times New Roman" w:cs="Times New Roman"/>
          <w:sz w:val="24"/>
          <w:szCs w:val="24"/>
        </w:rPr>
        <w:t>.</w:t>
      </w:r>
    </w:p>
    <w:p w:rsidR="00B55B84" w:rsidRPr="00CF3310" w:rsidRDefault="00B55B84" w:rsidP="00B55B84">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CONFLICT OF INTEREST</w:t>
      </w:r>
    </w:p>
    <w:p w:rsidR="00B55B84" w:rsidRPr="00CF3310" w:rsidRDefault="005506D0">
      <w:pPr>
        <w:rPr>
          <w:rFonts w:ascii="Times New Roman" w:hAnsi="Times New Roman" w:cs="Times New Roman"/>
          <w:sz w:val="24"/>
          <w:szCs w:val="24"/>
        </w:rPr>
      </w:pPr>
      <w:r w:rsidRPr="00CF3310">
        <w:rPr>
          <w:rFonts w:ascii="Times New Roman" w:hAnsi="Times New Roman" w:cs="Times New Roman"/>
          <w:sz w:val="24"/>
          <w:szCs w:val="24"/>
        </w:rPr>
        <w:t>There is no conflict of interest to declare</w:t>
      </w:r>
    </w:p>
    <w:p w:rsidR="00B55B84" w:rsidRPr="00CF3310" w:rsidRDefault="00B55B84" w:rsidP="00B55B84">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ETHICAL CONSIDERATIONS</w:t>
      </w:r>
    </w:p>
    <w:p w:rsidR="00B55B84" w:rsidRPr="00CF3310" w:rsidRDefault="00E408E4">
      <w:pPr>
        <w:rPr>
          <w:rFonts w:ascii="Times New Roman" w:hAnsi="Times New Roman" w:cs="Times New Roman"/>
          <w:sz w:val="24"/>
          <w:szCs w:val="24"/>
        </w:rPr>
      </w:pPr>
      <w:r w:rsidRPr="00CF3310">
        <w:rPr>
          <w:rFonts w:ascii="Times New Roman" w:hAnsi="Times New Roman" w:cs="Times New Roman"/>
          <w:sz w:val="24"/>
          <w:szCs w:val="24"/>
        </w:rPr>
        <w:t>All ethical provisions were adhered to a</w:t>
      </w:r>
      <w:r w:rsidR="00A314FF" w:rsidRPr="00CF3310">
        <w:rPr>
          <w:rFonts w:ascii="Times New Roman" w:hAnsi="Times New Roman" w:cs="Times New Roman"/>
          <w:sz w:val="24"/>
          <w:szCs w:val="24"/>
        </w:rPr>
        <w:t>s per the requirements of Al</w:t>
      </w:r>
      <w:r w:rsidRPr="00CF3310">
        <w:rPr>
          <w:rFonts w:ascii="Times New Roman" w:hAnsi="Times New Roman" w:cs="Times New Roman"/>
          <w:sz w:val="24"/>
          <w:szCs w:val="24"/>
        </w:rPr>
        <w:t>upe University and the necessary statutory provisions of the laws of Kenya. AI (ChatGPT) was used to undertake editorial and grammar corrections of the manuscript.</w:t>
      </w:r>
    </w:p>
    <w:p w:rsidR="00B55B84" w:rsidRPr="00CF3310" w:rsidRDefault="00B55B84" w:rsidP="00B55B84">
      <w:pPr>
        <w:spacing w:before="100" w:beforeAutospacing="1" w:after="100" w:afterAutospacing="1" w:line="240" w:lineRule="auto"/>
        <w:outlineLvl w:val="1"/>
        <w:rPr>
          <w:rFonts w:ascii="Times New Roman" w:eastAsia="Times New Roman" w:hAnsi="Times New Roman" w:cs="Times New Roman"/>
          <w:b/>
          <w:bCs/>
          <w:sz w:val="24"/>
          <w:szCs w:val="24"/>
        </w:rPr>
      </w:pPr>
      <w:r w:rsidRPr="00CF3310">
        <w:rPr>
          <w:rFonts w:ascii="Times New Roman" w:eastAsia="Times New Roman" w:hAnsi="Times New Roman" w:cs="Times New Roman"/>
          <w:b/>
          <w:bCs/>
          <w:sz w:val="24"/>
          <w:szCs w:val="24"/>
        </w:rPr>
        <w:t>REFERENCES</w:t>
      </w:r>
    </w:p>
    <w:p w:rsidR="00F10834" w:rsidRPr="00CF3310" w:rsidRDefault="00330F93"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fldChar w:fldCharType="begin"/>
      </w:r>
      <w:r w:rsidR="00FF061F" w:rsidRPr="00CF3310">
        <w:rPr>
          <w:rFonts w:ascii="Times New Roman" w:hAnsi="Times New Roman" w:cs="Times New Roman"/>
          <w:sz w:val="24"/>
          <w:szCs w:val="24"/>
        </w:rPr>
        <w:instrText xml:space="preserve"> ADDIN ZOTERO_BIBL {"uncited":[],"omitted":[],"custom":[]} CSL_BIBLIOGRAPHY </w:instrText>
      </w:r>
      <w:r w:rsidRPr="00CF3310">
        <w:rPr>
          <w:rFonts w:ascii="Times New Roman" w:hAnsi="Times New Roman" w:cs="Times New Roman"/>
          <w:sz w:val="24"/>
          <w:szCs w:val="24"/>
        </w:rPr>
        <w:fldChar w:fldCharType="separate"/>
      </w:r>
      <w:r w:rsidR="00F10834" w:rsidRPr="00CF3310">
        <w:rPr>
          <w:rFonts w:ascii="Times New Roman" w:hAnsi="Times New Roman" w:cs="Times New Roman"/>
          <w:sz w:val="24"/>
          <w:szCs w:val="24"/>
        </w:rPr>
        <w:t xml:space="preserve">Adebisi, Y. A., &amp; Quazeem Olaoye, D. (2022). Medical Use of Cannabis in Africa: The Pharmacists’ Perspective. </w:t>
      </w:r>
      <w:r w:rsidR="00F10834" w:rsidRPr="00CF3310">
        <w:rPr>
          <w:rFonts w:ascii="Times New Roman" w:hAnsi="Times New Roman" w:cs="Times New Roman"/>
          <w:i/>
          <w:iCs/>
          <w:sz w:val="24"/>
          <w:szCs w:val="24"/>
        </w:rPr>
        <w:t>Innovations in Pharmacy</w:t>
      </w:r>
      <w:r w:rsidR="00F10834" w:rsidRPr="00CF3310">
        <w:rPr>
          <w:rFonts w:ascii="Times New Roman" w:hAnsi="Times New Roman" w:cs="Times New Roman"/>
          <w:sz w:val="24"/>
          <w:szCs w:val="24"/>
        </w:rPr>
        <w:t xml:space="preserve">, </w:t>
      </w:r>
      <w:r w:rsidR="00F10834" w:rsidRPr="00CF3310">
        <w:rPr>
          <w:rFonts w:ascii="Times New Roman" w:hAnsi="Times New Roman" w:cs="Times New Roman"/>
          <w:i/>
          <w:iCs/>
          <w:sz w:val="24"/>
          <w:szCs w:val="24"/>
        </w:rPr>
        <w:t>13</w:t>
      </w:r>
      <w:r w:rsidR="00F10834" w:rsidRPr="00CF3310">
        <w:rPr>
          <w:rFonts w:ascii="Times New Roman" w:hAnsi="Times New Roman" w:cs="Times New Roman"/>
          <w:sz w:val="24"/>
          <w:szCs w:val="24"/>
        </w:rPr>
        <w:t>(1), 10.24926/</w:t>
      </w:r>
      <w:proofErr w:type="gramStart"/>
      <w:r w:rsidR="00F10834" w:rsidRPr="00CF3310">
        <w:rPr>
          <w:rFonts w:ascii="Times New Roman" w:hAnsi="Times New Roman" w:cs="Times New Roman"/>
          <w:sz w:val="24"/>
          <w:szCs w:val="24"/>
        </w:rPr>
        <w:t>iip.v</w:t>
      </w:r>
      <w:proofErr w:type="gramEnd"/>
      <w:r w:rsidR="00F10834" w:rsidRPr="00CF3310">
        <w:rPr>
          <w:rFonts w:ascii="Times New Roman" w:hAnsi="Times New Roman" w:cs="Times New Roman"/>
          <w:sz w:val="24"/>
          <w:szCs w:val="24"/>
        </w:rPr>
        <w:t>13i1.4430. https://doi.org/10.24926/iip.v13i1.4430</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Alemu, W. G., Due, C., Muir-Cochrane, E., Mwanri, L., &amp; Ziersch, A. (2023). Internalised stigma among people with mental illness in Africa, pooled effect estimates and subgroup </w:t>
      </w:r>
      <w:r w:rsidRPr="00CF3310">
        <w:rPr>
          <w:rFonts w:ascii="Times New Roman" w:hAnsi="Times New Roman" w:cs="Times New Roman"/>
          <w:sz w:val="24"/>
          <w:szCs w:val="24"/>
        </w:rPr>
        <w:lastRenderedPageBreak/>
        <w:t xml:space="preserve">analysis on each domain: Systematic review and meta-analysis. </w:t>
      </w:r>
      <w:r w:rsidRPr="00CF3310">
        <w:rPr>
          <w:rFonts w:ascii="Times New Roman" w:hAnsi="Times New Roman" w:cs="Times New Roman"/>
          <w:i/>
          <w:iCs/>
          <w:sz w:val="24"/>
          <w:szCs w:val="24"/>
        </w:rPr>
        <w:t>BMC Psychiatr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23</w:t>
      </w:r>
      <w:r w:rsidRPr="00CF3310">
        <w:rPr>
          <w:rFonts w:ascii="Times New Roman" w:hAnsi="Times New Roman" w:cs="Times New Roman"/>
          <w:sz w:val="24"/>
          <w:szCs w:val="24"/>
        </w:rPr>
        <w:t>(1), 480. https://doi.org/10.1186/s12888-023-04950-2</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Bares, C. B., Delva, J., Grogan-Kaylor, A., &amp; Andrade, F. (2011). Family and parenting characteristics associated with marijuana use by Chilean adolescents. </w:t>
      </w:r>
      <w:r w:rsidRPr="00CF3310">
        <w:rPr>
          <w:rFonts w:ascii="Times New Roman" w:hAnsi="Times New Roman" w:cs="Times New Roman"/>
          <w:i/>
          <w:iCs/>
          <w:sz w:val="24"/>
          <w:szCs w:val="24"/>
        </w:rPr>
        <w:t>Substance Abuse and Rehabilitation</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2</w:t>
      </w:r>
      <w:r w:rsidRPr="00CF3310">
        <w:rPr>
          <w:rFonts w:ascii="Times New Roman" w:hAnsi="Times New Roman" w:cs="Times New Roman"/>
          <w:sz w:val="24"/>
          <w:szCs w:val="24"/>
        </w:rPr>
        <w:t>, 1–11. https://doi.org/10.2147/SAR.S16432</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Bhangu, G. K., Singh, A., Shah, A., &amp; Malhi, N. (2025). Cannabis Use in Adolescents. </w:t>
      </w:r>
      <w:r w:rsidRPr="00CF3310">
        <w:rPr>
          <w:rFonts w:ascii="Times New Roman" w:hAnsi="Times New Roman" w:cs="Times New Roman"/>
          <w:i/>
          <w:iCs/>
          <w:sz w:val="24"/>
          <w:szCs w:val="24"/>
        </w:rPr>
        <w:t>Delaware Journal of Public Health</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1</w:t>
      </w:r>
      <w:r w:rsidRPr="00CF3310">
        <w:rPr>
          <w:rFonts w:ascii="Times New Roman" w:hAnsi="Times New Roman" w:cs="Times New Roman"/>
          <w:sz w:val="24"/>
          <w:szCs w:val="24"/>
        </w:rPr>
        <w:t>(3), 6–13. https://doi.org/10.32481/djph.2025.09.03</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Bottorff, J. L., Bissell, L. J., Balneaves, L. G., Oliffe, J. L., Capler, N. R., &amp; Buxton, J. (2013). Perceptions of cannabis as a stigmatized medicine: A qualitative descriptive study. </w:t>
      </w:r>
      <w:r w:rsidRPr="00CF3310">
        <w:rPr>
          <w:rFonts w:ascii="Times New Roman" w:hAnsi="Times New Roman" w:cs="Times New Roman"/>
          <w:i/>
          <w:iCs/>
          <w:sz w:val="24"/>
          <w:szCs w:val="24"/>
        </w:rPr>
        <w:t>Harm Reduction Journal</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0</w:t>
      </w:r>
      <w:r w:rsidRPr="00CF3310">
        <w:rPr>
          <w:rFonts w:ascii="Times New Roman" w:hAnsi="Times New Roman" w:cs="Times New Roman"/>
          <w:sz w:val="24"/>
          <w:szCs w:val="24"/>
        </w:rPr>
        <w:t>, 2. https://doi.org/10.1186/1477-7517-10-2</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Brandová, N., &amp; Kajanová, A. (2015). Social exclusion among problem drug users. </w:t>
      </w:r>
      <w:r w:rsidRPr="00CF3310">
        <w:rPr>
          <w:rFonts w:ascii="Times New Roman" w:hAnsi="Times New Roman" w:cs="Times New Roman"/>
          <w:i/>
          <w:iCs/>
          <w:sz w:val="24"/>
          <w:szCs w:val="24"/>
        </w:rPr>
        <w:t>Journal of Nursing, Social Studies, Public Health and Rehabilitation</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6</w:t>
      </w:r>
      <w:r w:rsidRPr="00CF3310">
        <w:rPr>
          <w:rFonts w:ascii="Times New Roman" w:hAnsi="Times New Roman" w:cs="Times New Roman"/>
          <w:sz w:val="24"/>
          <w:szCs w:val="24"/>
        </w:rPr>
        <w:t>(3–4), 123–129. https://doi.org/10.32725/jnss.2015.013</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Bwire, P. J. (2024). Debunking and Demystifying Mental Health in the Context of African World View Today. </w:t>
      </w:r>
      <w:r w:rsidRPr="00CF3310">
        <w:rPr>
          <w:rFonts w:ascii="Times New Roman" w:hAnsi="Times New Roman" w:cs="Times New Roman"/>
          <w:i/>
          <w:iCs/>
          <w:sz w:val="24"/>
          <w:szCs w:val="24"/>
        </w:rPr>
        <w:t>African Multidisciplinary Journal of Research</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9</w:t>
      </w:r>
      <w:r w:rsidRPr="00CF3310">
        <w:rPr>
          <w:rFonts w:ascii="Times New Roman" w:hAnsi="Times New Roman" w:cs="Times New Roman"/>
          <w:sz w:val="24"/>
          <w:szCs w:val="24"/>
        </w:rPr>
        <w:t>(2), 159–177. https://doi.org/10.71064/spu.amjr.9.2.321</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Carrier, N., &amp; Omenya, G. (2026). Cannabis and urban livelihoods: Illicit opportunities in Kenya’s towns and cities. </w:t>
      </w:r>
      <w:r w:rsidRPr="00CF3310">
        <w:rPr>
          <w:rFonts w:ascii="Times New Roman" w:hAnsi="Times New Roman" w:cs="Times New Roman"/>
          <w:i/>
          <w:iCs/>
          <w:sz w:val="24"/>
          <w:szCs w:val="24"/>
        </w:rPr>
        <w:t>International Journal of Drug Polic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50</w:t>
      </w:r>
      <w:r w:rsidRPr="00CF3310">
        <w:rPr>
          <w:rFonts w:ascii="Times New Roman" w:hAnsi="Times New Roman" w:cs="Times New Roman"/>
          <w:sz w:val="24"/>
          <w:szCs w:val="24"/>
        </w:rPr>
        <w:t>, 105194. https://doi.org/10.1016/j.drugpo.2026.105194</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Chandler, R. (2012, December 3). </w:t>
      </w:r>
      <w:r w:rsidRPr="00CF3310">
        <w:rPr>
          <w:rFonts w:ascii="Times New Roman" w:hAnsi="Times New Roman" w:cs="Times New Roman"/>
          <w:i/>
          <w:iCs/>
          <w:sz w:val="24"/>
          <w:szCs w:val="24"/>
        </w:rPr>
        <w:t xml:space="preserve">The Relationship Between Drugs and </w:t>
      </w:r>
      <w:proofErr w:type="gramStart"/>
      <w:r w:rsidRPr="00CF3310">
        <w:rPr>
          <w:rFonts w:ascii="Times New Roman" w:hAnsi="Times New Roman" w:cs="Times New Roman"/>
          <w:i/>
          <w:iCs/>
          <w:sz w:val="24"/>
          <w:szCs w:val="24"/>
        </w:rPr>
        <w:t>Crime,  (</w:t>
      </w:r>
      <w:proofErr w:type="gramEnd"/>
      <w:r w:rsidRPr="00CF3310">
        <w:rPr>
          <w:rFonts w:ascii="Times New Roman" w:hAnsi="Times New Roman" w:cs="Times New Roman"/>
          <w:i/>
          <w:iCs/>
          <w:sz w:val="24"/>
          <w:szCs w:val="24"/>
        </w:rPr>
        <w:t>2 of 3): National Institute of Justice</w:t>
      </w:r>
      <w:r w:rsidRPr="00CF3310">
        <w:rPr>
          <w:rFonts w:ascii="Times New Roman" w:hAnsi="Times New Roman" w:cs="Times New Roman"/>
          <w:sz w:val="24"/>
          <w:szCs w:val="24"/>
        </w:rPr>
        <w:t xml:space="preserve"> [Video recording]. https://www.youtube.com/watch?v=5lGEwdP9znY</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Chandy, M., Nishiga, M., Wei, T., Nadeau, K., &amp; Wu, J. C. (2024). Adverse Impact of Marijuana on Human Health. </w:t>
      </w:r>
      <w:r w:rsidRPr="00CF3310">
        <w:rPr>
          <w:rFonts w:ascii="Times New Roman" w:hAnsi="Times New Roman" w:cs="Times New Roman"/>
          <w:i/>
          <w:iCs/>
          <w:sz w:val="24"/>
          <w:szCs w:val="24"/>
        </w:rPr>
        <w:t>Annual Review of Medicine</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75</w:t>
      </w:r>
      <w:r w:rsidRPr="00CF3310">
        <w:rPr>
          <w:rFonts w:ascii="Times New Roman" w:hAnsi="Times New Roman" w:cs="Times New Roman"/>
          <w:sz w:val="24"/>
          <w:szCs w:val="24"/>
        </w:rPr>
        <w:t>, 353–367. https://doi.org/10.1146/annurev-med-052422-020627</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Crean, R. D., Crane, N. A., &amp; Mason, B. J. (2011). An evidence based review of acute and long-term effects of cannabis use on executive cognitive functions. </w:t>
      </w:r>
      <w:r w:rsidRPr="00CF3310">
        <w:rPr>
          <w:rFonts w:ascii="Times New Roman" w:hAnsi="Times New Roman" w:cs="Times New Roman"/>
          <w:i/>
          <w:iCs/>
          <w:sz w:val="24"/>
          <w:szCs w:val="24"/>
        </w:rPr>
        <w:t>Journal of Addiction Medicine</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5</w:t>
      </w:r>
      <w:r w:rsidRPr="00CF3310">
        <w:rPr>
          <w:rFonts w:ascii="Times New Roman" w:hAnsi="Times New Roman" w:cs="Times New Roman"/>
          <w:sz w:val="24"/>
          <w:szCs w:val="24"/>
        </w:rPr>
        <w:t>(1), 1–8. https://doi.org/10.1097/ADM.0b013e31820c23fa</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El Hayek, S., Foad, W., de Filippis, R., Ghosh, A., Koukach, N., Mahgoub Mohammed Khier, A., Pant, S. B., Padilla, V., Ramalho, R., Tolba, H., &amp; Shalbafan, M. (2024). Stigma toward substance use disorders: A multinational perspective and call for action. </w:t>
      </w:r>
      <w:r w:rsidRPr="00CF3310">
        <w:rPr>
          <w:rFonts w:ascii="Times New Roman" w:hAnsi="Times New Roman" w:cs="Times New Roman"/>
          <w:i/>
          <w:iCs/>
          <w:sz w:val="24"/>
          <w:szCs w:val="24"/>
        </w:rPr>
        <w:t>Frontiers in Psychiatr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5</w:t>
      </w:r>
      <w:r w:rsidRPr="00CF3310">
        <w:rPr>
          <w:rFonts w:ascii="Times New Roman" w:hAnsi="Times New Roman" w:cs="Times New Roman"/>
          <w:sz w:val="24"/>
          <w:szCs w:val="24"/>
        </w:rPr>
        <w:t>, 1295818. https://doi.org/10.3389/fpsyt.2024.1295818</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lastRenderedPageBreak/>
        <w:t xml:space="preserve">Falk, D. S., Vazquez, C. E., &amp; Handique, S. (2026). Psychological Distress Mediates the Relationship Between Perceived Social Isolation and Medical vs. Recreational Marijuana Use Among Adults in the United States. </w:t>
      </w:r>
      <w:r w:rsidRPr="00CF3310">
        <w:rPr>
          <w:rFonts w:ascii="Times New Roman" w:hAnsi="Times New Roman" w:cs="Times New Roman"/>
          <w:i/>
          <w:iCs/>
          <w:sz w:val="24"/>
          <w:szCs w:val="24"/>
        </w:rPr>
        <w:t>Psychiatry International</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7</w:t>
      </w:r>
      <w:r w:rsidRPr="00CF3310">
        <w:rPr>
          <w:rFonts w:ascii="Times New Roman" w:hAnsi="Times New Roman" w:cs="Times New Roman"/>
          <w:sz w:val="24"/>
          <w:szCs w:val="24"/>
        </w:rPr>
        <w:t>(2), 55. https://doi.org/10.3390/psychiatryint7020055</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Gayapersad, A., Embleton, L., Shah, P., Kiptui, R., Ayuku, D., &amp; Braitstein, P. (2023). Using a sociological conceptualization of stigma to explore the social processes of stigma and discrimination of children in street situations in western Kenya. </w:t>
      </w:r>
      <w:r w:rsidRPr="00CF3310">
        <w:rPr>
          <w:rFonts w:ascii="Times New Roman" w:hAnsi="Times New Roman" w:cs="Times New Roman"/>
          <w:i/>
          <w:iCs/>
          <w:sz w:val="24"/>
          <w:szCs w:val="24"/>
        </w:rPr>
        <w:t>Child Abuse &amp; Neglect</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39</w:t>
      </w:r>
      <w:r w:rsidRPr="00CF3310">
        <w:rPr>
          <w:rFonts w:ascii="Times New Roman" w:hAnsi="Times New Roman" w:cs="Times New Roman"/>
          <w:sz w:val="24"/>
          <w:szCs w:val="24"/>
        </w:rPr>
        <w:t>, 104803. https://doi.org/10.1016/j.chiabu.2020.104803</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Gilman, J. M. (2017). Neural Correlates of Social Influence Among Cannabis Users. </w:t>
      </w:r>
      <w:r w:rsidRPr="00CF3310">
        <w:rPr>
          <w:rFonts w:ascii="Times New Roman" w:hAnsi="Times New Roman" w:cs="Times New Roman"/>
          <w:i/>
          <w:iCs/>
          <w:sz w:val="24"/>
          <w:szCs w:val="24"/>
        </w:rPr>
        <w:t>Current Addiction Reports</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4</w:t>
      </w:r>
      <w:r w:rsidRPr="00CF3310">
        <w:rPr>
          <w:rFonts w:ascii="Times New Roman" w:hAnsi="Times New Roman" w:cs="Times New Roman"/>
          <w:sz w:val="24"/>
          <w:szCs w:val="24"/>
        </w:rPr>
        <w:t>(2), 53–61. https://doi.org/10.1007/s40429-017-0141-3</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Gowin, J. L., Ellingson, J. M., Karoly, H. C., Manza, P., Ross, J. M., Sloan, M. E., Tanabe, J. L., &amp; Volkow, N. D. (2025). Brain Function Outcomes of Recent and Lifetime Cannabis Use. </w:t>
      </w:r>
      <w:r w:rsidRPr="00CF3310">
        <w:rPr>
          <w:rFonts w:ascii="Times New Roman" w:hAnsi="Times New Roman" w:cs="Times New Roman"/>
          <w:i/>
          <w:iCs/>
          <w:sz w:val="24"/>
          <w:szCs w:val="24"/>
        </w:rPr>
        <w:t>JAMA Network Open</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8</w:t>
      </w:r>
      <w:r w:rsidRPr="00CF3310">
        <w:rPr>
          <w:rFonts w:ascii="Times New Roman" w:hAnsi="Times New Roman" w:cs="Times New Roman"/>
          <w:sz w:val="24"/>
          <w:szCs w:val="24"/>
        </w:rPr>
        <w:t>(1), e2457069. https://doi.org/10.1001/jamanetworkopen.2024.57069</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Green, K. M., Doherty, E. E., Stuart, E. A., &amp; Ensminger, M. E. (2010). Does Heavy Adolescent Marijuana Lead to Criminal Involvement in Adulthood? Evidence from a Multiwave Longitudinal Study of Urban African Americans. </w:t>
      </w:r>
      <w:r w:rsidRPr="00CF3310">
        <w:rPr>
          <w:rFonts w:ascii="Times New Roman" w:hAnsi="Times New Roman" w:cs="Times New Roman"/>
          <w:i/>
          <w:iCs/>
          <w:sz w:val="24"/>
          <w:szCs w:val="24"/>
        </w:rPr>
        <w:t>Drug and Alcohol Dependence</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12</w:t>
      </w:r>
      <w:r w:rsidRPr="00CF3310">
        <w:rPr>
          <w:rFonts w:ascii="Times New Roman" w:hAnsi="Times New Roman" w:cs="Times New Roman"/>
          <w:sz w:val="24"/>
          <w:szCs w:val="24"/>
        </w:rPr>
        <w:t>(1–2), 117–125. https://doi.org/10.1016/j.drugalcdep.2010.05.018</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Gutema, B. T., &amp; Mengstie, M. M. (2022). </w:t>
      </w:r>
      <w:r w:rsidRPr="00CF3310">
        <w:rPr>
          <w:rFonts w:ascii="Times New Roman" w:hAnsi="Times New Roman" w:cs="Times New Roman"/>
          <w:i/>
          <w:iCs/>
          <w:sz w:val="24"/>
          <w:szCs w:val="24"/>
        </w:rPr>
        <w:t>Perceived causes of mental illness and treatment practices by Traditional Healers of the Berta Community in Assosa, Ethiopia</w:t>
      </w:r>
      <w:r w:rsidRPr="00CF3310">
        <w:rPr>
          <w:rFonts w:ascii="Times New Roman" w:hAnsi="Times New Roman" w:cs="Times New Roman"/>
          <w:sz w:val="24"/>
          <w:szCs w:val="24"/>
        </w:rPr>
        <w:t>. Research Square. https://doi.org/10.21203/rs.3.rs-1242247/v1</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Ishikawa, M., &amp; Itakura, S. (2024). The development of social learning: From pedagogical cues to selective learning. </w:t>
      </w:r>
      <w:r w:rsidRPr="00CF3310">
        <w:rPr>
          <w:rFonts w:ascii="Times New Roman" w:hAnsi="Times New Roman" w:cs="Times New Roman"/>
          <w:i/>
          <w:iCs/>
          <w:sz w:val="24"/>
          <w:szCs w:val="24"/>
        </w:rPr>
        <w:t>Frontiers in Psycholog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5</w:t>
      </w:r>
      <w:r w:rsidRPr="00CF3310">
        <w:rPr>
          <w:rFonts w:ascii="Times New Roman" w:hAnsi="Times New Roman" w:cs="Times New Roman"/>
          <w:sz w:val="24"/>
          <w:szCs w:val="24"/>
        </w:rPr>
        <w:t>. https://doi.org/10.3389/fpsyg.2024.1466618</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Kamenderi, M., Muteti, J., Okioma, V., Kimani, S., Felistas, K., &amp; Kahiu, C. (2019). Status of Drugs and Substance Abuse among the General Population in Kenya. </w:t>
      </w:r>
      <w:r w:rsidRPr="00CF3310">
        <w:rPr>
          <w:rFonts w:ascii="Times New Roman" w:hAnsi="Times New Roman" w:cs="Times New Roman"/>
          <w:i/>
          <w:iCs/>
          <w:sz w:val="24"/>
          <w:szCs w:val="24"/>
        </w:rPr>
        <w:t>African Journal of Alcohol &amp; Drug Abus</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w:t>
      </w:r>
      <w:r w:rsidRPr="00CF3310">
        <w:rPr>
          <w:rFonts w:ascii="Times New Roman" w:hAnsi="Times New Roman" w:cs="Times New Roman"/>
          <w:sz w:val="24"/>
          <w:szCs w:val="24"/>
        </w:rPr>
        <w:t>(1), 54–59. https://doi.org/https://ajada.nacada.go.ke/index.php/ajada/article/view/7</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King, D. D., Gill, C. J., Cadieux, C. S., &amp; Singh, N. (2024). The role of stigma in cannabis use disclosure: An exploratory study. </w:t>
      </w:r>
      <w:r w:rsidRPr="00CF3310">
        <w:rPr>
          <w:rFonts w:ascii="Times New Roman" w:hAnsi="Times New Roman" w:cs="Times New Roman"/>
          <w:i/>
          <w:iCs/>
          <w:sz w:val="24"/>
          <w:szCs w:val="24"/>
        </w:rPr>
        <w:t>Harm Reduction Journal</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21</w:t>
      </w:r>
      <w:r w:rsidRPr="00CF3310">
        <w:rPr>
          <w:rFonts w:ascii="Times New Roman" w:hAnsi="Times New Roman" w:cs="Times New Roman"/>
          <w:sz w:val="24"/>
          <w:szCs w:val="24"/>
        </w:rPr>
        <w:t>, 21. https://doi.org/10.1186/s12954-024-00929-8</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Kitchen, C., Kabba, J. A., &amp; Fang, Y. (2022). Status and Impacts of Recreational and Medicinal Cannabis Policies in Africa: A Systematic Review and Thematic Analysis of Published </w:t>
      </w:r>
      <w:r w:rsidRPr="00CF3310">
        <w:rPr>
          <w:rFonts w:ascii="Times New Roman" w:hAnsi="Times New Roman" w:cs="Times New Roman"/>
          <w:sz w:val="24"/>
          <w:szCs w:val="24"/>
        </w:rPr>
        <w:lastRenderedPageBreak/>
        <w:t xml:space="preserve">and “Gray” Literature. </w:t>
      </w:r>
      <w:r w:rsidRPr="00CF3310">
        <w:rPr>
          <w:rFonts w:ascii="Times New Roman" w:hAnsi="Times New Roman" w:cs="Times New Roman"/>
          <w:i/>
          <w:iCs/>
          <w:sz w:val="24"/>
          <w:szCs w:val="24"/>
        </w:rPr>
        <w:t>Cannabis and Cannbinoid Research</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6</w:t>
      </w:r>
      <w:r w:rsidRPr="00CF3310">
        <w:rPr>
          <w:rFonts w:ascii="Times New Roman" w:hAnsi="Times New Roman" w:cs="Times New Roman"/>
          <w:sz w:val="24"/>
          <w:szCs w:val="24"/>
        </w:rPr>
        <w:t>(7), 239–261. https://doi.org/10.1089/can.2021.0110</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Krendl, A. C., &amp; Perry, B. L. (2023). Stigma Toward Substance Dependence: Causes, Consequences, and Potential Interventions. </w:t>
      </w:r>
      <w:r w:rsidRPr="00CF3310">
        <w:rPr>
          <w:rFonts w:ascii="Times New Roman" w:hAnsi="Times New Roman" w:cs="Times New Roman"/>
          <w:i/>
          <w:iCs/>
          <w:sz w:val="24"/>
          <w:szCs w:val="24"/>
        </w:rPr>
        <w:t>Psychological Science in the Public Interest: A Journal of the American Psychological Societ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24</w:t>
      </w:r>
      <w:r w:rsidRPr="00CF3310">
        <w:rPr>
          <w:rFonts w:ascii="Times New Roman" w:hAnsi="Times New Roman" w:cs="Times New Roman"/>
          <w:sz w:val="24"/>
          <w:szCs w:val="24"/>
        </w:rPr>
        <w:t>(2), 90–126. https://doi.org/10.1177/15291006231198193</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Kvillemo, P., Strandberg, A. K., &amp; Gripenberg, J. (2022). Attitudes to Cannabis Use and Public Prevention Information Among Young Adults: A Qualitative Interview Study </w:t>
      </w:r>
      <w:proofErr w:type="gramStart"/>
      <w:r w:rsidRPr="00CF3310">
        <w:rPr>
          <w:rFonts w:ascii="Times New Roman" w:hAnsi="Times New Roman" w:cs="Times New Roman"/>
          <w:sz w:val="24"/>
          <w:szCs w:val="24"/>
        </w:rPr>
        <w:t>With</w:t>
      </w:r>
      <w:proofErr w:type="gramEnd"/>
      <w:r w:rsidRPr="00CF3310">
        <w:rPr>
          <w:rFonts w:ascii="Times New Roman" w:hAnsi="Times New Roman" w:cs="Times New Roman"/>
          <w:sz w:val="24"/>
          <w:szCs w:val="24"/>
        </w:rPr>
        <w:t xml:space="preserve"> Implications for Prevention Practice. </w:t>
      </w:r>
      <w:r w:rsidRPr="00CF3310">
        <w:rPr>
          <w:rFonts w:ascii="Times New Roman" w:hAnsi="Times New Roman" w:cs="Times New Roman"/>
          <w:i/>
          <w:iCs/>
          <w:sz w:val="24"/>
          <w:szCs w:val="24"/>
        </w:rPr>
        <w:t>Frontiers in Public Health</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0</w:t>
      </w:r>
      <w:r w:rsidRPr="00CF3310">
        <w:rPr>
          <w:rFonts w:ascii="Times New Roman" w:hAnsi="Times New Roman" w:cs="Times New Roman"/>
          <w:sz w:val="24"/>
          <w:szCs w:val="24"/>
        </w:rPr>
        <w:t>, 830201. https://doi.org/10.3389/fpubh.2022.830201</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Li, R., &amp; Tao, F. (2025). Effects of Cannabis Exposure on Adolescent Health and Development: A Narrative Review. </w:t>
      </w:r>
      <w:r w:rsidRPr="00CF3310">
        <w:rPr>
          <w:rFonts w:ascii="Times New Roman" w:hAnsi="Times New Roman" w:cs="Times New Roman"/>
          <w:i/>
          <w:iCs/>
          <w:sz w:val="24"/>
          <w:szCs w:val="24"/>
        </w:rPr>
        <w:t>Current Drug Research Reviews</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7</w:t>
      </w:r>
      <w:r w:rsidRPr="00CF3310">
        <w:rPr>
          <w:rFonts w:ascii="Times New Roman" w:hAnsi="Times New Roman" w:cs="Times New Roman"/>
          <w:sz w:val="24"/>
          <w:szCs w:val="24"/>
        </w:rPr>
        <w:t>(2), 160–169. https://doi.org/10.2174/0125899775273727231224185028</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Mardani, M., Alipour, F., Rafiey, H., Fallahi-Khoshknab, M., &amp; Arshi, M. (2023). Challenges in addiction-affected families: A systematic review of qualitative studies. </w:t>
      </w:r>
      <w:r w:rsidRPr="00CF3310">
        <w:rPr>
          <w:rFonts w:ascii="Times New Roman" w:hAnsi="Times New Roman" w:cs="Times New Roman"/>
          <w:i/>
          <w:iCs/>
          <w:sz w:val="24"/>
          <w:szCs w:val="24"/>
        </w:rPr>
        <w:t>BMC Psychiatr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23</w:t>
      </w:r>
      <w:r w:rsidRPr="00CF3310">
        <w:rPr>
          <w:rFonts w:ascii="Times New Roman" w:hAnsi="Times New Roman" w:cs="Times New Roman"/>
          <w:sz w:val="24"/>
          <w:szCs w:val="24"/>
        </w:rPr>
        <w:t>(1), 439. https://doi.org/10.1186/s12888-023-04927-1</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Musyoka, C. M., Byansi, W., Mutavi, T., Mbwayo, A., Kyalo, D. N., Mulwa, A., Moon, S., &amp; Mathai, M. (2025). A pilot study of alcohol and substance use, mental health symptoms and social vulnerabilities among youth in Nairobi’s informal settlements. </w:t>
      </w:r>
      <w:r w:rsidRPr="00CF3310">
        <w:rPr>
          <w:rFonts w:ascii="Times New Roman" w:hAnsi="Times New Roman" w:cs="Times New Roman"/>
          <w:i/>
          <w:iCs/>
          <w:sz w:val="24"/>
          <w:szCs w:val="24"/>
        </w:rPr>
        <w:t>Cambridge Prisms: Global Mental Health</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2</w:t>
      </w:r>
      <w:r w:rsidRPr="00CF3310">
        <w:rPr>
          <w:rFonts w:ascii="Times New Roman" w:hAnsi="Times New Roman" w:cs="Times New Roman"/>
          <w:sz w:val="24"/>
          <w:szCs w:val="24"/>
        </w:rPr>
        <w:t>, e151. https://doi.org/10.1017/gmh.2025.10102</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Mwihaki, L., Mwanzo, D. I., &amp; Githae, D. E. (2024). Predictors of cognitive impairment in patients with substance use disorder in Kiambu County, Kenya. </w:t>
      </w:r>
      <w:r w:rsidRPr="00CF3310">
        <w:rPr>
          <w:rFonts w:ascii="Times New Roman" w:hAnsi="Times New Roman" w:cs="Times New Roman"/>
          <w:i/>
          <w:iCs/>
          <w:sz w:val="24"/>
          <w:szCs w:val="24"/>
        </w:rPr>
        <w:t>African Journal of Alcohol and Drug Abuse (AJADA)</w:t>
      </w:r>
      <w:r w:rsidRPr="00CF3310">
        <w:rPr>
          <w:rFonts w:ascii="Times New Roman" w:hAnsi="Times New Roman" w:cs="Times New Roman"/>
          <w:sz w:val="24"/>
          <w:szCs w:val="24"/>
        </w:rPr>
        <w:t>, 53–64. https://doi.org/10.4314/ajada.v11i1.4</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Nguata, M., Orwa, J., Kigen, G., Kamaru, E., Emonyi, W., Kariuki, S., Newton, C., Ongeri, L., Mwende, R., Gichuru, S., &amp; Atwoli, L. (2024). Association between psychosis and substance use in Kenya. Findings from the NeuroGAP-Psychosis study. </w:t>
      </w:r>
      <w:r w:rsidRPr="00CF3310">
        <w:rPr>
          <w:rFonts w:ascii="Times New Roman" w:hAnsi="Times New Roman" w:cs="Times New Roman"/>
          <w:i/>
          <w:iCs/>
          <w:sz w:val="24"/>
          <w:szCs w:val="24"/>
        </w:rPr>
        <w:t>Frontiers in Psychiatr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5</w:t>
      </w:r>
      <w:r w:rsidRPr="00CF3310">
        <w:rPr>
          <w:rFonts w:ascii="Times New Roman" w:hAnsi="Times New Roman" w:cs="Times New Roman"/>
          <w:sz w:val="24"/>
          <w:szCs w:val="24"/>
        </w:rPr>
        <w:t>, 1301976. https://doi.org/10.3389/fpsyt.2024.1301976</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Olungah, C. O., &amp; Muga, G. O. (2021). New Consumption Patterns of Marijuana and Their Implications for Law Enforcement in Kenya. </w:t>
      </w:r>
      <w:r w:rsidRPr="00CF3310">
        <w:rPr>
          <w:rFonts w:ascii="Times New Roman" w:hAnsi="Times New Roman" w:cs="Times New Roman"/>
          <w:i/>
          <w:iCs/>
          <w:sz w:val="24"/>
          <w:szCs w:val="24"/>
        </w:rPr>
        <w:t>African Journal of ALcohol and Drug Abuse</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6</w:t>
      </w:r>
      <w:r w:rsidRPr="00CF3310">
        <w:rPr>
          <w:rFonts w:ascii="Times New Roman" w:hAnsi="Times New Roman" w:cs="Times New Roman"/>
          <w:sz w:val="24"/>
          <w:szCs w:val="24"/>
        </w:rPr>
        <w:t>(1). https://doi.org/https://ajada.nacada.go.ke/index.php/ajada/article/view/36</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Sanz-Pérez, A., Serrano, D. R., Fraguas-Sánchez, A. I., Pardo, M. C., Sánchez de León, J. M. R., Estupiñá, F. J., Pérez, T., &amp; González-Burgos, E. (2026). Growing Concerns: A systematic review and Meta-Analysis of cannabis use and mental health risks in youth. </w:t>
      </w:r>
      <w:r w:rsidRPr="00CF3310">
        <w:rPr>
          <w:rFonts w:ascii="Times New Roman" w:hAnsi="Times New Roman" w:cs="Times New Roman"/>
          <w:i/>
          <w:iCs/>
          <w:sz w:val="24"/>
          <w:szCs w:val="24"/>
        </w:rPr>
        <w:t>Addictive Behaviors</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72</w:t>
      </w:r>
      <w:r w:rsidRPr="00CF3310">
        <w:rPr>
          <w:rFonts w:ascii="Times New Roman" w:hAnsi="Times New Roman" w:cs="Times New Roman"/>
          <w:sz w:val="24"/>
          <w:szCs w:val="24"/>
        </w:rPr>
        <w:t>, 108528. https://doi.org/10.1016/j.addbeh.2025.108528</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lastRenderedPageBreak/>
        <w:t xml:space="preserve">Selbing, I., Becker, N., Pan, Y., Lindström, B., &amp; Olsson, A. (2025). Effects of described demonstrator ability on brain and behavior when learning from others. </w:t>
      </w:r>
      <w:r w:rsidRPr="00CF3310">
        <w:rPr>
          <w:rFonts w:ascii="Times New Roman" w:hAnsi="Times New Roman" w:cs="Times New Roman"/>
          <w:i/>
          <w:iCs/>
          <w:sz w:val="24"/>
          <w:szCs w:val="24"/>
        </w:rPr>
        <w:t>NPJ Science of Learning</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0</w:t>
      </w:r>
      <w:r w:rsidRPr="00CF3310">
        <w:rPr>
          <w:rFonts w:ascii="Times New Roman" w:hAnsi="Times New Roman" w:cs="Times New Roman"/>
          <w:sz w:val="24"/>
          <w:szCs w:val="24"/>
        </w:rPr>
        <w:t>, 4. https://doi.org/10.1038/s41539-024-00292-0</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Silaule, O., Adams, F., &amp; Nkosi, N. G. (2024). Health effects of caregiving and coping with severe mental disorders: A caregivers’ experience. </w:t>
      </w:r>
      <w:r w:rsidRPr="00CF3310">
        <w:rPr>
          <w:rFonts w:ascii="Times New Roman" w:hAnsi="Times New Roman" w:cs="Times New Roman"/>
          <w:i/>
          <w:iCs/>
          <w:sz w:val="24"/>
          <w:szCs w:val="24"/>
        </w:rPr>
        <w:t xml:space="preserve">The South African Journal of </w:t>
      </w:r>
      <w:proofErr w:type="gramStart"/>
      <w:r w:rsidRPr="00CF3310">
        <w:rPr>
          <w:rFonts w:ascii="Times New Roman" w:hAnsi="Times New Roman" w:cs="Times New Roman"/>
          <w:i/>
          <w:iCs/>
          <w:sz w:val="24"/>
          <w:szCs w:val="24"/>
        </w:rPr>
        <w:t>Psychiatry :</w:t>
      </w:r>
      <w:proofErr w:type="gramEnd"/>
      <w:r w:rsidRPr="00CF3310">
        <w:rPr>
          <w:rFonts w:ascii="Times New Roman" w:hAnsi="Times New Roman" w:cs="Times New Roman"/>
          <w:i/>
          <w:iCs/>
          <w:sz w:val="24"/>
          <w:szCs w:val="24"/>
        </w:rPr>
        <w:t xml:space="preserve"> SAJP : The Journal of the Society of Psychiatrists of South Africa</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30</w:t>
      </w:r>
      <w:r w:rsidRPr="00CF3310">
        <w:rPr>
          <w:rFonts w:ascii="Times New Roman" w:hAnsi="Times New Roman" w:cs="Times New Roman"/>
          <w:sz w:val="24"/>
          <w:szCs w:val="24"/>
        </w:rPr>
        <w:t>, 2144. https://doi.org/10.4102/sajpsychiatry.v30i0.2144</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The Star. (2019, January 8). </w:t>
      </w:r>
      <w:r w:rsidRPr="00CF3310">
        <w:rPr>
          <w:rFonts w:ascii="Times New Roman" w:hAnsi="Times New Roman" w:cs="Times New Roman"/>
          <w:i/>
          <w:iCs/>
          <w:sz w:val="24"/>
          <w:szCs w:val="24"/>
        </w:rPr>
        <w:t>‘Ndukulu’ and other Sheng words for drugs parents should know</w:t>
      </w:r>
      <w:r w:rsidRPr="00CF3310">
        <w:rPr>
          <w:rFonts w:ascii="Times New Roman" w:hAnsi="Times New Roman" w:cs="Times New Roman"/>
          <w:sz w:val="24"/>
          <w:szCs w:val="24"/>
        </w:rPr>
        <w:t>. The Star. https://www.the-star.co.ke/poll/2019-08-03-ndukulu-and-other-sheng-words-for-drugs-parents-should-know</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United Nations. (2026). </w:t>
      </w:r>
      <w:r w:rsidRPr="00CF3310">
        <w:rPr>
          <w:rFonts w:ascii="Times New Roman" w:hAnsi="Times New Roman" w:cs="Times New Roman"/>
          <w:i/>
          <w:iCs/>
          <w:sz w:val="24"/>
          <w:szCs w:val="24"/>
        </w:rPr>
        <w:t>Witchcraft and human rights</w:t>
      </w:r>
      <w:r w:rsidRPr="00CF3310">
        <w:rPr>
          <w:rFonts w:ascii="Times New Roman" w:hAnsi="Times New Roman" w:cs="Times New Roman"/>
          <w:sz w:val="24"/>
          <w:szCs w:val="24"/>
        </w:rPr>
        <w:t>. https://www.ohchr.org/en/special-procedures/ie-albinism/witchcraft-and-human-rights</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Urits, I., Gress, K., Charipova, K., Li, N., Berger, A. A., Cornett, E. M., Hasoon, J., Kassem, H., Kaye, A. D., &amp; Viswanath, O. (2020). Cannabis Use and its Association with Psychological Disorders. </w:t>
      </w:r>
      <w:r w:rsidRPr="00CF3310">
        <w:rPr>
          <w:rFonts w:ascii="Times New Roman" w:hAnsi="Times New Roman" w:cs="Times New Roman"/>
          <w:i/>
          <w:iCs/>
          <w:sz w:val="24"/>
          <w:szCs w:val="24"/>
        </w:rPr>
        <w:t>Psychopharmacology Bulletin</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50</w:t>
      </w:r>
      <w:r w:rsidRPr="00CF3310">
        <w:rPr>
          <w:rFonts w:ascii="Times New Roman" w:hAnsi="Times New Roman" w:cs="Times New Roman"/>
          <w:sz w:val="24"/>
          <w:szCs w:val="24"/>
        </w:rPr>
        <w:t>(2), 56–67. https://doi.org/10.64719/pb.4606</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van der Zeijst, M. C. E., Veling, W., Chiliza, B., &amp; Hoek, H. W. (2023). Traditional and faith-based healthcare in the management of psychotic disorders in Africa: In search for synergy. </w:t>
      </w:r>
      <w:r w:rsidRPr="00CF3310">
        <w:rPr>
          <w:rFonts w:ascii="Times New Roman" w:hAnsi="Times New Roman" w:cs="Times New Roman"/>
          <w:i/>
          <w:iCs/>
          <w:sz w:val="24"/>
          <w:szCs w:val="24"/>
        </w:rPr>
        <w:t>Current Opinion in Psychiatr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36</w:t>
      </w:r>
      <w:r w:rsidRPr="00CF3310">
        <w:rPr>
          <w:rFonts w:ascii="Times New Roman" w:hAnsi="Times New Roman" w:cs="Times New Roman"/>
          <w:sz w:val="24"/>
          <w:szCs w:val="24"/>
        </w:rPr>
        <w:t xml:space="preserve">(4), 337–344. </w:t>
      </w:r>
      <w:bookmarkStart w:id="0" w:name="_GoBack"/>
      <w:bookmarkEnd w:id="0"/>
      <w:r w:rsidRPr="00CF3310">
        <w:rPr>
          <w:rFonts w:ascii="Times New Roman" w:hAnsi="Times New Roman" w:cs="Times New Roman"/>
          <w:sz w:val="24"/>
          <w:szCs w:val="24"/>
        </w:rPr>
        <w:t>https://doi.org/10.1097/YCO.0000000000000872</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Wesselmann, E. D., &amp; Parris, L. (2021). Exploring the Links Between Social Exclusion and Substance Use, Misuse, and Addiction. </w:t>
      </w:r>
      <w:r w:rsidRPr="00CF3310">
        <w:rPr>
          <w:rFonts w:ascii="Times New Roman" w:hAnsi="Times New Roman" w:cs="Times New Roman"/>
          <w:i/>
          <w:iCs/>
          <w:sz w:val="24"/>
          <w:szCs w:val="24"/>
        </w:rPr>
        <w:t>Frontiers in Psychology</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12</w:t>
      </w:r>
      <w:r w:rsidRPr="00CF3310">
        <w:rPr>
          <w:rFonts w:ascii="Times New Roman" w:hAnsi="Times New Roman" w:cs="Times New Roman"/>
          <w:sz w:val="24"/>
          <w:szCs w:val="24"/>
        </w:rPr>
        <w:t>, 674743. https://doi.org/10.3389/fpsyg.2021.674743</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World Health Organization. (2023). </w:t>
      </w:r>
      <w:r w:rsidRPr="00CF3310">
        <w:rPr>
          <w:rFonts w:ascii="Times New Roman" w:hAnsi="Times New Roman" w:cs="Times New Roman"/>
          <w:i/>
          <w:iCs/>
          <w:sz w:val="24"/>
          <w:szCs w:val="24"/>
        </w:rPr>
        <w:t>Mental Health Gap Action Programme (mhGAP) guideline for mental, neurological and substance use disorders</w:t>
      </w:r>
      <w:r w:rsidRPr="00CF3310">
        <w:rPr>
          <w:rFonts w:ascii="Times New Roman" w:hAnsi="Times New Roman" w:cs="Times New Roman"/>
          <w:sz w:val="24"/>
          <w:szCs w:val="24"/>
        </w:rPr>
        <w:t xml:space="preserve"> (3rd edn). WHO Guidelines Review Committee: Mental Health, Brain Health and Substance Use. https://www.who.int/publications/i/item/9789240084278</w:t>
      </w:r>
    </w:p>
    <w:p w:rsidR="00F10834" w:rsidRPr="00CF3310" w:rsidRDefault="00F10834" w:rsidP="00F10834">
      <w:pPr>
        <w:pStyle w:val="Bibliography"/>
        <w:spacing w:before="240" w:line="276" w:lineRule="auto"/>
        <w:rPr>
          <w:rFonts w:ascii="Times New Roman" w:hAnsi="Times New Roman" w:cs="Times New Roman"/>
          <w:sz w:val="24"/>
          <w:szCs w:val="24"/>
        </w:rPr>
      </w:pPr>
      <w:r w:rsidRPr="00CF3310">
        <w:rPr>
          <w:rFonts w:ascii="Times New Roman" w:hAnsi="Times New Roman" w:cs="Times New Roman"/>
          <w:sz w:val="24"/>
          <w:szCs w:val="24"/>
        </w:rPr>
        <w:t xml:space="preserve">Yangyuen, S., Kanato, M., Mahaweerawat, C., &amp; Mahaweerawat, U. (2020). The Perceived Stigma of Addiction and Treatment Utilization among Cannabis Addicts in Thailand. </w:t>
      </w:r>
      <w:r w:rsidRPr="00CF3310">
        <w:rPr>
          <w:rFonts w:ascii="Times New Roman" w:hAnsi="Times New Roman" w:cs="Times New Roman"/>
          <w:i/>
          <w:iCs/>
          <w:sz w:val="24"/>
          <w:szCs w:val="24"/>
        </w:rPr>
        <w:t xml:space="preserve">Indian Journal of Community </w:t>
      </w:r>
      <w:proofErr w:type="gramStart"/>
      <w:r w:rsidRPr="00CF3310">
        <w:rPr>
          <w:rFonts w:ascii="Times New Roman" w:hAnsi="Times New Roman" w:cs="Times New Roman"/>
          <w:i/>
          <w:iCs/>
          <w:sz w:val="24"/>
          <w:szCs w:val="24"/>
        </w:rPr>
        <w:t>Medicine :</w:t>
      </w:r>
      <w:proofErr w:type="gramEnd"/>
      <w:r w:rsidRPr="00CF3310">
        <w:rPr>
          <w:rFonts w:ascii="Times New Roman" w:hAnsi="Times New Roman" w:cs="Times New Roman"/>
          <w:i/>
          <w:iCs/>
          <w:sz w:val="24"/>
          <w:szCs w:val="24"/>
        </w:rPr>
        <w:t xml:space="preserve"> Official Publication of Indian Association of Preventive &amp; Social Medicine</w:t>
      </w:r>
      <w:r w:rsidRPr="00CF3310">
        <w:rPr>
          <w:rFonts w:ascii="Times New Roman" w:hAnsi="Times New Roman" w:cs="Times New Roman"/>
          <w:sz w:val="24"/>
          <w:szCs w:val="24"/>
        </w:rPr>
        <w:t xml:space="preserve">, </w:t>
      </w:r>
      <w:r w:rsidRPr="00CF3310">
        <w:rPr>
          <w:rFonts w:ascii="Times New Roman" w:hAnsi="Times New Roman" w:cs="Times New Roman"/>
          <w:i/>
          <w:iCs/>
          <w:sz w:val="24"/>
          <w:szCs w:val="24"/>
        </w:rPr>
        <w:t>45</w:t>
      </w:r>
      <w:r w:rsidRPr="00CF3310">
        <w:rPr>
          <w:rFonts w:ascii="Times New Roman" w:hAnsi="Times New Roman" w:cs="Times New Roman"/>
          <w:sz w:val="24"/>
          <w:szCs w:val="24"/>
        </w:rPr>
        <w:t>(4), 492–496. https://doi.org/10.4103/ijcm.IJCM_532_19</w:t>
      </w:r>
    </w:p>
    <w:p w:rsidR="00B55B84" w:rsidRPr="00CF3310" w:rsidRDefault="00330F93" w:rsidP="00F10834">
      <w:pPr>
        <w:spacing w:before="240" w:after="0" w:line="276" w:lineRule="auto"/>
        <w:rPr>
          <w:rFonts w:ascii="Times New Roman" w:hAnsi="Times New Roman" w:cs="Times New Roman"/>
          <w:sz w:val="24"/>
          <w:szCs w:val="24"/>
        </w:rPr>
      </w:pPr>
      <w:r w:rsidRPr="00CF3310">
        <w:rPr>
          <w:rFonts w:ascii="Times New Roman" w:hAnsi="Times New Roman" w:cs="Times New Roman"/>
          <w:sz w:val="24"/>
          <w:szCs w:val="24"/>
        </w:rPr>
        <w:fldChar w:fldCharType="end"/>
      </w:r>
    </w:p>
    <w:sectPr w:rsidR="00B55B84" w:rsidRPr="00CF33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5B6593"/>
    <w:multiLevelType w:val="multilevel"/>
    <w:tmpl w:val="032891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2242"/>
    <w:rsid w:val="00000C7B"/>
    <w:rsid w:val="00067015"/>
    <w:rsid w:val="00071B41"/>
    <w:rsid w:val="00071BC8"/>
    <w:rsid w:val="00071C55"/>
    <w:rsid w:val="000C7FA1"/>
    <w:rsid w:val="0011107A"/>
    <w:rsid w:val="001133F7"/>
    <w:rsid w:val="00115FDB"/>
    <w:rsid w:val="0013641C"/>
    <w:rsid w:val="001A7D3A"/>
    <w:rsid w:val="001C59A7"/>
    <w:rsid w:val="001D1193"/>
    <w:rsid w:val="001F4468"/>
    <w:rsid w:val="00297ABD"/>
    <w:rsid w:val="002F7B56"/>
    <w:rsid w:val="003137D4"/>
    <w:rsid w:val="00320DE7"/>
    <w:rsid w:val="00325F20"/>
    <w:rsid w:val="00327A58"/>
    <w:rsid w:val="00330F93"/>
    <w:rsid w:val="00335620"/>
    <w:rsid w:val="00357A71"/>
    <w:rsid w:val="003F7763"/>
    <w:rsid w:val="0040072F"/>
    <w:rsid w:val="00410389"/>
    <w:rsid w:val="0044340B"/>
    <w:rsid w:val="00444485"/>
    <w:rsid w:val="00455BEF"/>
    <w:rsid w:val="004647CA"/>
    <w:rsid w:val="004D3E91"/>
    <w:rsid w:val="004F1768"/>
    <w:rsid w:val="00531939"/>
    <w:rsid w:val="00540715"/>
    <w:rsid w:val="005506D0"/>
    <w:rsid w:val="00562C4B"/>
    <w:rsid w:val="005A2DF8"/>
    <w:rsid w:val="005D7297"/>
    <w:rsid w:val="005F79DD"/>
    <w:rsid w:val="00605FA2"/>
    <w:rsid w:val="00617AA3"/>
    <w:rsid w:val="00617DAA"/>
    <w:rsid w:val="00620E2A"/>
    <w:rsid w:val="006248C0"/>
    <w:rsid w:val="00624E93"/>
    <w:rsid w:val="006375C7"/>
    <w:rsid w:val="006408E3"/>
    <w:rsid w:val="00686686"/>
    <w:rsid w:val="006A324A"/>
    <w:rsid w:val="006B32DD"/>
    <w:rsid w:val="006C3976"/>
    <w:rsid w:val="006E7C71"/>
    <w:rsid w:val="007274C2"/>
    <w:rsid w:val="007321A6"/>
    <w:rsid w:val="00746971"/>
    <w:rsid w:val="00777E6D"/>
    <w:rsid w:val="00786BC9"/>
    <w:rsid w:val="007A0417"/>
    <w:rsid w:val="007C14A3"/>
    <w:rsid w:val="007C79FD"/>
    <w:rsid w:val="007D79F3"/>
    <w:rsid w:val="007E05E0"/>
    <w:rsid w:val="007F1F85"/>
    <w:rsid w:val="007F65B1"/>
    <w:rsid w:val="00804091"/>
    <w:rsid w:val="00810900"/>
    <w:rsid w:val="008344EF"/>
    <w:rsid w:val="00850A7B"/>
    <w:rsid w:val="00883BE5"/>
    <w:rsid w:val="008B3DBA"/>
    <w:rsid w:val="00902E06"/>
    <w:rsid w:val="0092025D"/>
    <w:rsid w:val="0092241A"/>
    <w:rsid w:val="00924A14"/>
    <w:rsid w:val="00944011"/>
    <w:rsid w:val="00945F7D"/>
    <w:rsid w:val="0096567A"/>
    <w:rsid w:val="0098098D"/>
    <w:rsid w:val="00997798"/>
    <w:rsid w:val="009B0DB0"/>
    <w:rsid w:val="009E17F9"/>
    <w:rsid w:val="00A000A2"/>
    <w:rsid w:val="00A26A38"/>
    <w:rsid w:val="00A314FF"/>
    <w:rsid w:val="00AB5DEF"/>
    <w:rsid w:val="00AC2EF6"/>
    <w:rsid w:val="00AC7E1E"/>
    <w:rsid w:val="00AD4845"/>
    <w:rsid w:val="00AE1778"/>
    <w:rsid w:val="00AF679E"/>
    <w:rsid w:val="00B005C0"/>
    <w:rsid w:val="00B342B3"/>
    <w:rsid w:val="00B354E6"/>
    <w:rsid w:val="00B55B84"/>
    <w:rsid w:val="00B87035"/>
    <w:rsid w:val="00BA2948"/>
    <w:rsid w:val="00BC231E"/>
    <w:rsid w:val="00BD45CB"/>
    <w:rsid w:val="00BD78D2"/>
    <w:rsid w:val="00C0285D"/>
    <w:rsid w:val="00C05C37"/>
    <w:rsid w:val="00C17DF2"/>
    <w:rsid w:val="00C212E6"/>
    <w:rsid w:val="00C2304C"/>
    <w:rsid w:val="00C2550A"/>
    <w:rsid w:val="00C41883"/>
    <w:rsid w:val="00C64C52"/>
    <w:rsid w:val="00C6685D"/>
    <w:rsid w:val="00CC0AF6"/>
    <w:rsid w:val="00CC1EF0"/>
    <w:rsid w:val="00CF3310"/>
    <w:rsid w:val="00D10135"/>
    <w:rsid w:val="00D2131F"/>
    <w:rsid w:val="00D508C9"/>
    <w:rsid w:val="00D60BD4"/>
    <w:rsid w:val="00D6441F"/>
    <w:rsid w:val="00D65041"/>
    <w:rsid w:val="00D668DC"/>
    <w:rsid w:val="00D66D0A"/>
    <w:rsid w:val="00D92242"/>
    <w:rsid w:val="00DF00FB"/>
    <w:rsid w:val="00E334CD"/>
    <w:rsid w:val="00E35228"/>
    <w:rsid w:val="00E408E4"/>
    <w:rsid w:val="00E4729B"/>
    <w:rsid w:val="00E5214C"/>
    <w:rsid w:val="00E70899"/>
    <w:rsid w:val="00E93D2F"/>
    <w:rsid w:val="00E95A26"/>
    <w:rsid w:val="00EA5D98"/>
    <w:rsid w:val="00EB29AD"/>
    <w:rsid w:val="00EB7A8E"/>
    <w:rsid w:val="00ED3890"/>
    <w:rsid w:val="00F001E6"/>
    <w:rsid w:val="00F060F7"/>
    <w:rsid w:val="00F10834"/>
    <w:rsid w:val="00F42677"/>
    <w:rsid w:val="00F473C0"/>
    <w:rsid w:val="00F864F0"/>
    <w:rsid w:val="00FA744B"/>
    <w:rsid w:val="00FB2417"/>
    <w:rsid w:val="00FC231D"/>
    <w:rsid w:val="00FC6797"/>
    <w:rsid w:val="00FC7131"/>
    <w:rsid w:val="00FF061F"/>
    <w:rsid w:val="00FF7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ED526"/>
  <w15:chartTrackingRefBased/>
  <w15:docId w15:val="{39261C3C-0E4C-4617-A0E3-402A2A48F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22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iven-name">
    <w:name w:val="given-name"/>
    <w:basedOn w:val="DefaultParagraphFont"/>
    <w:rsid w:val="003137D4"/>
  </w:style>
  <w:style w:type="character" w:customStyle="1" w:styleId="text">
    <w:name w:val="text"/>
    <w:basedOn w:val="DefaultParagraphFont"/>
    <w:rsid w:val="003137D4"/>
  </w:style>
  <w:style w:type="character" w:styleId="Strong">
    <w:name w:val="Strong"/>
    <w:basedOn w:val="DefaultParagraphFont"/>
    <w:uiPriority w:val="22"/>
    <w:qFormat/>
    <w:rsid w:val="00BD45CB"/>
    <w:rPr>
      <w:b/>
      <w:bCs/>
    </w:rPr>
  </w:style>
  <w:style w:type="character" w:customStyle="1" w:styleId="whitespace-normal">
    <w:name w:val="whitespace-normal"/>
    <w:basedOn w:val="DefaultParagraphFont"/>
    <w:rsid w:val="00BD45CB"/>
  </w:style>
  <w:style w:type="paragraph" w:styleId="Bibliography">
    <w:name w:val="Bibliography"/>
    <w:basedOn w:val="Normal"/>
    <w:next w:val="Normal"/>
    <w:uiPriority w:val="37"/>
    <w:unhideWhenUsed/>
    <w:rsid w:val="00330F9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778097">
      <w:bodyDiv w:val="1"/>
      <w:marLeft w:val="0"/>
      <w:marRight w:val="0"/>
      <w:marTop w:val="0"/>
      <w:marBottom w:val="0"/>
      <w:divBdr>
        <w:top w:val="none" w:sz="0" w:space="0" w:color="auto"/>
        <w:left w:val="none" w:sz="0" w:space="0" w:color="auto"/>
        <w:bottom w:val="none" w:sz="0" w:space="0" w:color="auto"/>
        <w:right w:val="none" w:sz="0" w:space="0" w:color="auto"/>
      </w:divBdr>
    </w:div>
    <w:div w:id="794374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3</Pages>
  <Words>21458</Words>
  <Characters>122313</Characters>
  <Application>Microsoft Office Word</Application>
  <DocSecurity>0</DocSecurity>
  <Lines>1019</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6-06-01T18:12:00Z</dcterms:created>
  <dcterms:modified xsi:type="dcterms:W3CDTF">2026-06-0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h51qiQDN"/&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